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E14F0" w14:textId="48744577" w:rsidR="00355C35" w:rsidRDefault="00D96B4C" w:rsidP="00D96B4C">
      <w:pPr>
        <w:jc w:val="center"/>
        <w:rPr>
          <w:b/>
          <w:bCs/>
        </w:rPr>
      </w:pPr>
      <w:r>
        <w:rPr>
          <w:b/>
          <w:bCs/>
        </w:rPr>
        <w:t>RESEARCH PROPOSAL</w:t>
      </w:r>
    </w:p>
    <w:p w14:paraId="17A2D485" w14:textId="77777777" w:rsidR="00D96B4C" w:rsidRDefault="00D96B4C" w:rsidP="00D96B4C">
      <w:pPr>
        <w:jc w:val="both"/>
      </w:pPr>
    </w:p>
    <w:p w14:paraId="3667BB5C" w14:textId="66C1107F" w:rsidR="00D96B4C" w:rsidRDefault="00D96B4C" w:rsidP="00D96B4C">
      <w:pPr>
        <w:jc w:val="both"/>
      </w:pPr>
      <w:r>
        <w:t>Written in line with PRISMA-P 2015 checklist</w:t>
      </w:r>
    </w:p>
    <w:p w14:paraId="424A8BC2" w14:textId="77777777" w:rsidR="00D96B4C" w:rsidRDefault="00D96B4C" w:rsidP="00D96B4C">
      <w:pPr>
        <w:jc w:val="both"/>
      </w:pPr>
    </w:p>
    <w:p w14:paraId="7DA706E7" w14:textId="17F6DB6D" w:rsidR="00D96B4C" w:rsidRDefault="00D96B4C" w:rsidP="0075230D">
      <w:pPr>
        <w:pStyle w:val="Heading2"/>
      </w:pPr>
      <w:r>
        <w:t>Title</w:t>
      </w:r>
    </w:p>
    <w:p w14:paraId="391126F9" w14:textId="0D66C502" w:rsidR="00D96B4C" w:rsidRDefault="00D96B4C" w:rsidP="00D96B4C">
      <w:pPr>
        <w:jc w:val="both"/>
      </w:pPr>
      <w:r>
        <w:t>Atypical bacterial pathogen</w:t>
      </w:r>
      <w:r w:rsidR="00D54D65">
        <w:t>s</w:t>
      </w:r>
      <w:r>
        <w:t xml:space="preserve"> underlying sexually transmitted infection</w:t>
      </w:r>
      <w:r w:rsidR="00D54D65">
        <w:t>s</w:t>
      </w:r>
      <w:r>
        <w:t>: A systematic</w:t>
      </w:r>
      <w:r w:rsidR="006D33B7">
        <w:t xml:space="preserve"> scoping</w:t>
      </w:r>
      <w:r>
        <w:t xml:space="preserve"> review </w:t>
      </w:r>
    </w:p>
    <w:p w14:paraId="419F9843" w14:textId="77777777" w:rsidR="00D96B4C" w:rsidRDefault="00D96B4C" w:rsidP="00D96B4C">
      <w:pPr>
        <w:jc w:val="both"/>
      </w:pPr>
    </w:p>
    <w:p w14:paraId="5518714A" w14:textId="6E8D359E" w:rsidR="00D96B4C" w:rsidRDefault="00D96B4C" w:rsidP="0075230D">
      <w:pPr>
        <w:pStyle w:val="Heading2"/>
      </w:pPr>
      <w:r>
        <w:t>Registration</w:t>
      </w:r>
    </w:p>
    <w:p w14:paraId="2D80DA58" w14:textId="3762545A" w:rsidR="001266BD" w:rsidRDefault="00D96B4C" w:rsidP="00D96B4C">
      <w:pPr>
        <w:jc w:val="both"/>
      </w:pPr>
      <w:r>
        <w:t xml:space="preserve">To be registered in PROSPERO. </w:t>
      </w:r>
      <w:r w:rsidR="00F4244F">
        <w:t xml:space="preserve">The conduct </w:t>
      </w:r>
      <w:r w:rsidR="00D54D65">
        <w:t>of</w:t>
      </w:r>
      <w:r w:rsidR="00F4244F">
        <w:t xml:space="preserve"> this systematic review will be based on </w:t>
      </w:r>
      <w:r w:rsidR="00BF130B">
        <w:t>the updated guideline of JBI scoping review</w:t>
      </w:r>
      <w:r w:rsidR="001266BD">
        <w:fldChar w:fldCharType="begin">
          <w:fldData xml:space="preserve">PEVuZE5vdGU+PENpdGU+PEF1dGhvcj5QZXRlcnM8L0F1dGhvcj48WWVhcj4yMDIwPC9ZZWFyPjxS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</w:fldData>
        </w:fldChar>
      </w:r>
      <w:r w:rsidR="000C260B">
        <w:instrText xml:space="preserve"> ADDIN EN.CITE </w:instrText>
      </w:r>
      <w:r w:rsidR="000C260B">
        <w:fldChar w:fldCharType="begin">
          <w:fldData xml:space="preserve">PEVuZE5vdGU+PENpdGU+PEF1dGhvcj5QZXRlcnM8L0F1dGhvcj48WWVhcj4yMDIwPC9ZZWFyPjxS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</w:fldData>
        </w:fldChar>
      </w:r>
      <w:r w:rsidR="000C260B">
        <w:instrText xml:space="preserve"> ADDIN EN.CITE.DATA </w:instrText>
      </w:r>
      <w:r w:rsidR="000C260B">
        <w:fldChar w:fldCharType="end"/>
      </w:r>
      <w:r w:rsidR="001266BD">
        <w:fldChar w:fldCharType="separate"/>
      </w:r>
      <w:r w:rsidR="000C260B" w:rsidRPr="000C260B">
        <w:rPr>
          <w:noProof/>
          <w:vertAlign w:val="superscript"/>
        </w:rPr>
        <w:t>1,2</w:t>
      </w:r>
      <w:r w:rsidR="001266BD">
        <w:fldChar w:fldCharType="end"/>
      </w:r>
      <w:r w:rsidR="00BF130B">
        <w:t xml:space="preserve"> and the review will be reported in line with the PRISMA-Scr</w:t>
      </w:r>
      <w:r w:rsidR="00791FEE">
        <w:t>.</w:t>
      </w:r>
      <w:r w:rsidR="00791FEE">
        <w:fldChar w:fldCharType="begin">
          <w:fldData xml:space="preserve">PEVuZE5vdGU+PENpdGU+PEF1dGhvcj5UcmljY288L0F1dGhvcj48WWVhcj4yMDE4PC9ZZWFyPjxS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</w:fldData>
        </w:fldChar>
      </w:r>
      <w:r w:rsidR="00791FEE">
        <w:instrText xml:space="preserve"> ADDIN EN.CITE </w:instrText>
      </w:r>
      <w:r w:rsidR="00791FEE">
        <w:fldChar w:fldCharType="begin">
          <w:fldData xml:space="preserve">PEVuZE5vdGU+PENpdGU+PEF1dGhvcj5UcmljY288L0F1dGhvcj48WWVhcj4yMDE4PC9ZZWFyPjxS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</w:fldData>
        </w:fldChar>
      </w:r>
      <w:r w:rsidR="00791FEE">
        <w:instrText xml:space="preserve"> ADDIN EN.CITE.DATA </w:instrText>
      </w:r>
      <w:r w:rsidR="00791FEE">
        <w:fldChar w:fldCharType="end"/>
      </w:r>
      <w:r w:rsidR="00791FEE">
        <w:fldChar w:fldCharType="separate"/>
      </w:r>
      <w:r w:rsidR="00791FEE" w:rsidRPr="00791FEE">
        <w:rPr>
          <w:noProof/>
          <w:vertAlign w:val="superscript"/>
        </w:rPr>
        <w:t>3</w:t>
      </w:r>
      <w:r w:rsidR="00791FEE">
        <w:fldChar w:fldCharType="end"/>
      </w:r>
      <w:r w:rsidR="00BF130B">
        <w:t xml:space="preserve"> </w:t>
      </w:r>
    </w:p>
    <w:p w14:paraId="524243CD" w14:textId="77777777" w:rsidR="001266BD" w:rsidRDefault="001266BD" w:rsidP="00D96B4C">
      <w:pPr>
        <w:jc w:val="both"/>
      </w:pPr>
    </w:p>
    <w:p w14:paraId="5081AF30" w14:textId="6789DC6E" w:rsidR="00791FEE" w:rsidRDefault="00826467" w:rsidP="0075230D">
      <w:pPr>
        <w:pStyle w:val="Heading2"/>
      </w:pPr>
      <w:r>
        <w:t>Authors</w:t>
      </w:r>
    </w:p>
    <w:p w14:paraId="0BBE263A" w14:textId="4117219B" w:rsidR="00826467" w:rsidRDefault="009A7ACA" w:rsidP="00FA27A4">
      <w:pPr>
        <w:spacing w:after="0"/>
        <w:jc w:val="both"/>
        <w:rPr>
          <w:b/>
          <w:bCs/>
        </w:rPr>
      </w:pPr>
      <w:proofErr w:type="spellStart"/>
      <w:r>
        <w:rPr>
          <w:b/>
          <w:bCs/>
        </w:rPr>
        <w:t>Dr.</w:t>
      </w:r>
      <w:proofErr w:type="spellEnd"/>
      <w:r>
        <w:rPr>
          <w:b/>
          <w:bCs/>
        </w:rPr>
        <w:t xml:space="preserve"> Made Krisna</w:t>
      </w:r>
    </w:p>
    <w:p w14:paraId="1F35D5C8" w14:textId="6EB573B8" w:rsidR="006367E6" w:rsidRDefault="006367E6" w:rsidP="00FA27A4">
      <w:pPr>
        <w:spacing w:after="0"/>
        <w:jc w:val="both"/>
      </w:pPr>
      <w:r>
        <w:t>Nuffield Department of Population Health, University of Oxford</w:t>
      </w:r>
    </w:p>
    <w:p w14:paraId="2A13FD1D" w14:textId="7D9AAA73" w:rsidR="006367E6" w:rsidRDefault="00000000" w:rsidP="00D96B4C">
      <w:pPr>
        <w:jc w:val="both"/>
      </w:pPr>
      <w:hyperlink r:id="rId5" w:history="1">
        <w:r w:rsidR="006367E6" w:rsidRPr="00BA2A4D">
          <w:rPr>
            <w:rStyle w:val="Hyperlink"/>
          </w:rPr>
          <w:t>made.krisna@ndph.ox.ac.uk</w:t>
        </w:r>
      </w:hyperlink>
    </w:p>
    <w:p w14:paraId="709CF49A" w14:textId="77777777" w:rsidR="006367E6" w:rsidRDefault="006367E6" w:rsidP="00D96B4C">
      <w:pPr>
        <w:jc w:val="both"/>
      </w:pPr>
    </w:p>
    <w:p w14:paraId="586BA761" w14:textId="5895E3D7" w:rsidR="006367E6" w:rsidRDefault="006367E6" w:rsidP="00FA27A4">
      <w:pPr>
        <w:spacing w:after="0"/>
        <w:jc w:val="both"/>
        <w:rPr>
          <w:b/>
          <w:bCs/>
        </w:rPr>
      </w:pPr>
      <w:proofErr w:type="spellStart"/>
      <w:r>
        <w:rPr>
          <w:b/>
          <w:bCs/>
        </w:rPr>
        <w:t>Dr.</w:t>
      </w:r>
      <w:proofErr w:type="spellEnd"/>
      <w:r>
        <w:rPr>
          <w:b/>
          <w:bCs/>
        </w:rPr>
        <w:t xml:space="preserve"> Anastasia Unitt</w:t>
      </w:r>
    </w:p>
    <w:p w14:paraId="314035B7" w14:textId="77777777" w:rsidR="006367E6" w:rsidRDefault="006367E6" w:rsidP="00FA27A4">
      <w:pPr>
        <w:spacing w:after="0"/>
        <w:jc w:val="both"/>
      </w:pPr>
      <w:r>
        <w:t>Nuffield Department of Population Health, University of Oxford</w:t>
      </w:r>
    </w:p>
    <w:p w14:paraId="712EF37F" w14:textId="1416A605" w:rsidR="006367E6" w:rsidRDefault="00000000" w:rsidP="00D96B4C">
      <w:pPr>
        <w:jc w:val="both"/>
      </w:pPr>
      <w:hyperlink r:id="rId6" w:history="1">
        <w:r w:rsidR="006367E6" w:rsidRPr="00BA2A4D">
          <w:rPr>
            <w:rStyle w:val="Hyperlink"/>
          </w:rPr>
          <w:t>anastasia.unitt@ndph.ox.ac.uk</w:t>
        </w:r>
      </w:hyperlink>
    </w:p>
    <w:p w14:paraId="01AE0943" w14:textId="77777777" w:rsidR="006367E6" w:rsidRDefault="006367E6" w:rsidP="00D96B4C">
      <w:pPr>
        <w:jc w:val="both"/>
      </w:pPr>
    </w:p>
    <w:p w14:paraId="4A67C9DD" w14:textId="4C0F6E5D" w:rsidR="006367E6" w:rsidRDefault="006367E6" w:rsidP="00FA27A4">
      <w:pPr>
        <w:spacing w:after="0"/>
        <w:jc w:val="both"/>
        <w:rPr>
          <w:b/>
          <w:bCs/>
        </w:rPr>
      </w:pPr>
      <w:proofErr w:type="spellStart"/>
      <w:r>
        <w:rPr>
          <w:b/>
          <w:bCs/>
        </w:rPr>
        <w:t>Dr.</w:t>
      </w:r>
      <w:proofErr w:type="spellEnd"/>
      <w:r>
        <w:rPr>
          <w:b/>
          <w:bCs/>
        </w:rPr>
        <w:t xml:space="preserve"> Odile Harrison (Corresponding author)</w:t>
      </w:r>
    </w:p>
    <w:p w14:paraId="1BCFB163" w14:textId="23FAF807" w:rsidR="006367E6" w:rsidRDefault="006367E6" w:rsidP="00FA27A4">
      <w:pPr>
        <w:spacing w:after="0"/>
        <w:jc w:val="both"/>
      </w:pPr>
      <w:r>
        <w:t>Associate professor</w:t>
      </w:r>
      <w:r w:rsidR="000F7C95">
        <w:t>, Nuffield Department of Population Health, University of Oxford</w:t>
      </w:r>
    </w:p>
    <w:p w14:paraId="1000AC52" w14:textId="757C2582" w:rsidR="000F7C95" w:rsidRDefault="000F7C95" w:rsidP="00FA27A4">
      <w:pPr>
        <w:spacing w:after="0"/>
        <w:jc w:val="both"/>
      </w:pPr>
      <w:r>
        <w:t xml:space="preserve">Big Data Institute, Old Road Campus, Oxford OX3 </w:t>
      </w:r>
      <w:r w:rsidR="00420106">
        <w:t>7LF</w:t>
      </w:r>
    </w:p>
    <w:p w14:paraId="4888CE9F" w14:textId="1001F0AB" w:rsidR="00FA27A4" w:rsidRDefault="00000000" w:rsidP="00D96B4C">
      <w:pPr>
        <w:jc w:val="both"/>
      </w:pPr>
      <w:hyperlink r:id="rId7" w:history="1">
        <w:r w:rsidR="00FA27A4" w:rsidRPr="00BA2A4D">
          <w:rPr>
            <w:rStyle w:val="Hyperlink"/>
          </w:rPr>
          <w:t>odile.harrison@ndph.ox.ac.uk</w:t>
        </w:r>
      </w:hyperlink>
    </w:p>
    <w:p w14:paraId="0E57FA0A" w14:textId="77777777" w:rsidR="00FA27A4" w:rsidRPr="006367E6" w:rsidRDefault="00FA27A4" w:rsidP="00D96B4C">
      <w:pPr>
        <w:jc w:val="both"/>
      </w:pPr>
    </w:p>
    <w:p w14:paraId="119F8B66" w14:textId="7CE015AB" w:rsidR="00FA27A4" w:rsidRDefault="00FA27A4" w:rsidP="0075230D">
      <w:pPr>
        <w:pStyle w:val="Heading2"/>
      </w:pPr>
      <w:r>
        <w:t>Contributions</w:t>
      </w:r>
    </w:p>
    <w:p w14:paraId="2D558928" w14:textId="3BC64264" w:rsidR="00FA27A4" w:rsidRDefault="00FA27A4" w:rsidP="00D96B4C">
      <w:pPr>
        <w:jc w:val="both"/>
      </w:pPr>
      <w:r>
        <w:t xml:space="preserve">MK is </w:t>
      </w:r>
      <w:r w:rsidR="00F673CB">
        <w:t>leading protocol development and analyses. MK and AU are first and second reviewer</w:t>
      </w:r>
      <w:r w:rsidR="00D54D65">
        <w:t>s</w:t>
      </w:r>
      <w:r w:rsidR="00F673CB">
        <w:t>. OH is third reviewer to settle any disagreement between first and second reviewer</w:t>
      </w:r>
      <w:r w:rsidR="00D54D65">
        <w:t>s</w:t>
      </w:r>
      <w:r w:rsidR="00F673CB">
        <w:t>. All authors will contribute to data interpretation and manuscript writing.</w:t>
      </w:r>
    </w:p>
    <w:p w14:paraId="168C4CC0" w14:textId="77777777" w:rsidR="0066660A" w:rsidRDefault="0066660A" w:rsidP="00D96B4C">
      <w:pPr>
        <w:jc w:val="both"/>
      </w:pPr>
    </w:p>
    <w:p w14:paraId="1F00F0FE" w14:textId="117E149B" w:rsidR="0066660A" w:rsidRDefault="0066660A" w:rsidP="0075230D">
      <w:pPr>
        <w:pStyle w:val="Heading2"/>
      </w:pPr>
      <w:r>
        <w:lastRenderedPageBreak/>
        <w:t>Amendments</w:t>
      </w:r>
    </w:p>
    <w:p w14:paraId="0827E935" w14:textId="260AB04C" w:rsidR="0066660A" w:rsidRDefault="00E93B1F" w:rsidP="00D96B4C">
      <w:pPr>
        <w:jc w:val="both"/>
      </w:pPr>
      <w:r>
        <w:t>Amendments made in the protocol post-registration will be recorded and included in the publication.</w:t>
      </w:r>
    </w:p>
    <w:p w14:paraId="1A96F142" w14:textId="77777777" w:rsidR="00E93B1F" w:rsidRDefault="00E93B1F" w:rsidP="00D96B4C">
      <w:pPr>
        <w:jc w:val="both"/>
      </w:pPr>
    </w:p>
    <w:p w14:paraId="6F4F5ABB" w14:textId="499AA545" w:rsidR="00E93B1F" w:rsidRDefault="00E93B1F" w:rsidP="0075230D">
      <w:pPr>
        <w:pStyle w:val="Heading2"/>
      </w:pPr>
      <w:r>
        <w:t>Support</w:t>
      </w:r>
    </w:p>
    <w:p w14:paraId="76CA3E00" w14:textId="2FFA7372" w:rsidR="00E93B1F" w:rsidRDefault="00E93B1F" w:rsidP="00D96B4C">
      <w:pPr>
        <w:jc w:val="both"/>
      </w:pPr>
      <w:r>
        <w:t>No funding was provided for this review. All authors are academic staff at the University of Oxford.</w:t>
      </w:r>
    </w:p>
    <w:p w14:paraId="2BBAD6D9" w14:textId="77777777" w:rsidR="0075230D" w:rsidRDefault="0075230D" w:rsidP="00D96B4C">
      <w:pPr>
        <w:jc w:val="both"/>
      </w:pPr>
    </w:p>
    <w:p w14:paraId="42CB2216" w14:textId="138A6BA5" w:rsidR="0075230D" w:rsidRPr="0075230D" w:rsidRDefault="0075230D" w:rsidP="0075230D">
      <w:pPr>
        <w:pStyle w:val="Heading2"/>
      </w:pPr>
      <w:r>
        <w:t>INTRODUCTION</w:t>
      </w:r>
    </w:p>
    <w:p w14:paraId="590E0D96" w14:textId="6DC4DB1B" w:rsidR="00FA27A4" w:rsidRDefault="0075230D" w:rsidP="00EB5A4F">
      <w:pPr>
        <w:pStyle w:val="Heading3"/>
      </w:pPr>
      <w:r>
        <w:t>Rationale</w:t>
      </w:r>
    </w:p>
    <w:p w14:paraId="42E599BD" w14:textId="480E5468" w:rsidR="004E2FBF" w:rsidRDefault="00454AC9" w:rsidP="00A078CD">
      <w:pPr>
        <w:jc w:val="both"/>
      </w:pPr>
      <w:r>
        <w:t>Urethral and vaginal discharge</w:t>
      </w:r>
      <w:r w:rsidR="001E0D58">
        <w:t>,</w:t>
      </w:r>
      <w:r>
        <w:t xml:space="preserve"> </w:t>
      </w:r>
      <w:r w:rsidR="001E0D58">
        <w:t xml:space="preserve">indicating urethritis </w:t>
      </w:r>
      <w:r w:rsidR="001E0D58" w:rsidRPr="00F75251">
        <w:rPr>
          <w:color w:val="000000" w:themeColor="text1"/>
        </w:rPr>
        <w:t>and vaginitis or cervicitis</w:t>
      </w:r>
      <w:r w:rsidR="001E0D58">
        <w:t>, respectively,</w:t>
      </w:r>
      <w:r w:rsidR="00A078CD">
        <w:t xml:space="preserve"> are </w:t>
      </w:r>
      <w:r w:rsidR="004E780E">
        <w:t>among the most</w:t>
      </w:r>
      <w:r w:rsidR="001E0D58">
        <w:t xml:space="preserve"> </w:t>
      </w:r>
      <w:r w:rsidR="00A078CD">
        <w:t xml:space="preserve">common symptoms </w:t>
      </w:r>
      <w:r w:rsidR="00F73EBC">
        <w:t>of</w:t>
      </w:r>
      <w:r w:rsidR="00A078CD">
        <w:t xml:space="preserve"> sexually transmitted infection (STI)</w:t>
      </w:r>
      <w:r w:rsidR="00927935">
        <w:t>.</w:t>
      </w:r>
      <w:r w:rsidR="00927935">
        <w:fldChar w:fldCharType="begin">
          <w:fldData xml:space="preserve">PEVuZE5vdGU+PENpdGU+PEF1dGhvcj5UdWRkZW5oYW08L0F1dGhvcj48WWVhcj4yMDIyPC9ZZWFy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</w:fldData>
        </w:fldChar>
      </w:r>
      <w:r w:rsidR="00927935">
        <w:instrText xml:space="preserve"> ADDIN EN.CITE </w:instrText>
      </w:r>
      <w:r w:rsidR="00927935">
        <w:fldChar w:fldCharType="begin">
          <w:fldData xml:space="preserve">PEVuZE5vdGU+PENpdGU+PEF1dGhvcj5UdWRkZW5oYW08L0F1dGhvcj48WWVhcj4yMDIyPC9ZZWFy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</w:fldData>
        </w:fldChar>
      </w:r>
      <w:r w:rsidR="00927935">
        <w:instrText xml:space="preserve"> ADDIN EN.CITE.DATA </w:instrText>
      </w:r>
      <w:r w:rsidR="00927935">
        <w:fldChar w:fldCharType="end"/>
      </w:r>
      <w:r w:rsidR="00927935">
        <w:fldChar w:fldCharType="separate"/>
      </w:r>
      <w:r w:rsidR="00927935" w:rsidRPr="00927935">
        <w:rPr>
          <w:noProof/>
          <w:vertAlign w:val="superscript"/>
        </w:rPr>
        <w:t>4</w:t>
      </w:r>
      <w:r w:rsidR="00927935">
        <w:fldChar w:fldCharType="end"/>
      </w:r>
      <w:r w:rsidR="00A078CD">
        <w:t xml:space="preserve"> </w:t>
      </w:r>
      <w:r w:rsidR="00015329">
        <w:t xml:space="preserve">Urethritis in male patients </w:t>
      </w:r>
      <w:r w:rsidR="00D54D65">
        <w:t>is</w:t>
      </w:r>
      <w:r w:rsidR="00015329">
        <w:t xml:space="preserve"> typically categorised as </w:t>
      </w:r>
      <w:r w:rsidR="000879DA">
        <w:t>g</w:t>
      </w:r>
      <w:r w:rsidR="00015329">
        <w:t xml:space="preserve">onococcal or </w:t>
      </w:r>
      <w:r w:rsidR="000879DA">
        <w:t>n</w:t>
      </w:r>
      <w:r w:rsidR="008502CB">
        <w:t xml:space="preserve">ongonococcal urethritis (NGU). </w:t>
      </w:r>
      <w:r w:rsidR="0057095B">
        <w:t>Most</w:t>
      </w:r>
      <w:r w:rsidR="00962248">
        <w:t xml:space="preserve"> NGU</w:t>
      </w:r>
      <w:r w:rsidR="0057095B">
        <w:t>s</w:t>
      </w:r>
      <w:r w:rsidR="00962248">
        <w:t xml:space="preserve"> </w:t>
      </w:r>
      <w:r w:rsidR="0057095B">
        <w:t>are caused by bacterial infection</w:t>
      </w:r>
      <w:r w:rsidR="00C22CAF">
        <w:t>s</w:t>
      </w:r>
      <w:r w:rsidR="000879DA">
        <w:t xml:space="preserve">, with </w:t>
      </w:r>
      <w:r w:rsidR="0057095B">
        <w:t>typical aetiologic</w:t>
      </w:r>
      <w:r w:rsidR="00C22CAF">
        <w:t>al</w:t>
      </w:r>
      <w:r w:rsidR="0057095B">
        <w:t xml:space="preserve"> agents </w:t>
      </w:r>
      <w:r w:rsidR="000879DA">
        <w:t>being</w:t>
      </w:r>
      <w:r w:rsidR="0057095B">
        <w:t xml:space="preserve"> </w:t>
      </w:r>
      <w:r w:rsidR="0057095B">
        <w:rPr>
          <w:i/>
          <w:iCs/>
        </w:rPr>
        <w:t xml:space="preserve">Chlamydia trachomatis, Mycoplasma </w:t>
      </w:r>
      <w:proofErr w:type="spellStart"/>
      <w:r w:rsidR="0057095B">
        <w:rPr>
          <w:i/>
          <w:iCs/>
        </w:rPr>
        <w:t>genitalium</w:t>
      </w:r>
      <w:proofErr w:type="spellEnd"/>
      <w:r w:rsidR="0057095B">
        <w:rPr>
          <w:i/>
          <w:iCs/>
        </w:rPr>
        <w:t xml:space="preserve">, Trichomonas vaginalis, </w:t>
      </w:r>
      <w:r w:rsidR="0057095B">
        <w:t xml:space="preserve">or </w:t>
      </w:r>
      <w:proofErr w:type="spellStart"/>
      <w:r w:rsidR="0057095B">
        <w:rPr>
          <w:i/>
          <w:iCs/>
        </w:rPr>
        <w:t>Ureaplasma</w:t>
      </w:r>
      <w:proofErr w:type="spellEnd"/>
      <w:r w:rsidR="0057095B">
        <w:rPr>
          <w:i/>
          <w:iCs/>
        </w:rPr>
        <w:t xml:space="preserve"> </w:t>
      </w:r>
      <w:proofErr w:type="spellStart"/>
      <w:r w:rsidR="0057095B">
        <w:rPr>
          <w:i/>
          <w:iCs/>
        </w:rPr>
        <w:t>urealyticum</w:t>
      </w:r>
      <w:proofErr w:type="spellEnd"/>
      <w:r w:rsidR="0057095B">
        <w:t xml:space="preserve">. </w:t>
      </w:r>
      <w:r w:rsidR="00AD2F76">
        <w:t xml:space="preserve">NGUs are diagnosed </w:t>
      </w:r>
      <w:r w:rsidR="00782E80">
        <w:t xml:space="preserve">based on clinical symptoms and </w:t>
      </w:r>
      <w:r w:rsidR="00732D91">
        <w:t>Gram staining</w:t>
      </w:r>
      <w:r w:rsidR="005A526B">
        <w:t>.</w:t>
      </w:r>
      <w:r w:rsidR="005A526B">
        <w:fldChar w:fldCharType="begin">
          <w:fldData xml:space="preserve">PEVuZE5vdGU+PENpdGU+PEF1dGhvcj5Kb3JkYW48L0F1dGhvcj48WWVhcj4yMDIwPC9ZZWFyPjxS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</w:fldData>
        </w:fldChar>
      </w:r>
      <w:r w:rsidR="005A526B">
        <w:instrText xml:space="preserve"> ADDIN EN.CITE </w:instrText>
      </w:r>
      <w:r w:rsidR="005A526B">
        <w:fldChar w:fldCharType="begin">
          <w:fldData xml:space="preserve">PEVuZE5vdGU+PENpdGU+PEF1dGhvcj5Kb3JkYW48L0F1dGhvcj48WWVhcj4yMDIwPC9ZZWFyPjxS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</w:fldData>
        </w:fldChar>
      </w:r>
      <w:r w:rsidR="005A526B">
        <w:instrText xml:space="preserve"> ADDIN EN.CITE.DATA </w:instrText>
      </w:r>
      <w:r w:rsidR="005A526B">
        <w:fldChar w:fldCharType="end"/>
      </w:r>
      <w:r w:rsidR="005A526B">
        <w:fldChar w:fldCharType="separate"/>
      </w:r>
      <w:r w:rsidR="005A526B" w:rsidRPr="005A526B">
        <w:rPr>
          <w:noProof/>
          <w:vertAlign w:val="superscript"/>
        </w:rPr>
        <w:t>5</w:t>
      </w:r>
      <w:r w:rsidR="005A526B">
        <w:fldChar w:fldCharType="end"/>
      </w:r>
      <w:r w:rsidR="00AD2F76">
        <w:t xml:space="preserve"> </w:t>
      </w:r>
      <w:r w:rsidR="00FD2D96">
        <w:t>However, even</w:t>
      </w:r>
      <w:r w:rsidR="00F1638D">
        <w:t xml:space="preserve"> when </w:t>
      </w:r>
      <w:r w:rsidR="0004693E">
        <w:t xml:space="preserve">specific diagnostic tests </w:t>
      </w:r>
      <w:r w:rsidR="00A13578">
        <w:t>for these pathogens</w:t>
      </w:r>
      <w:r w:rsidR="0004693E">
        <w:t xml:space="preserve"> are employed</w:t>
      </w:r>
      <w:r w:rsidR="00CE09E3">
        <w:t xml:space="preserve"> (i.e. </w:t>
      </w:r>
      <w:r w:rsidR="00C646DD">
        <w:t xml:space="preserve">targeted nucleic acid amplification tests or NAATs), up to 50% of cases </w:t>
      </w:r>
      <w:r w:rsidR="00A13578">
        <w:t>remain without an identifiable causative agent</w:t>
      </w:r>
      <w:r w:rsidR="00D54D65">
        <w:t>,</w:t>
      </w:r>
      <w:r w:rsidR="00A13578">
        <w:t xml:space="preserve"> and are therefore classified as</w:t>
      </w:r>
      <w:r w:rsidR="00732D91">
        <w:t xml:space="preserve"> “idiopathic urethritis”</w:t>
      </w:r>
      <w:r w:rsidR="009A0D03">
        <w:t>.</w:t>
      </w:r>
      <w:r w:rsidR="005A526B">
        <w:fldChar w:fldCharType="begin">
          <w:fldData xml:space="preserve">PEVuZE5vdGU+PENpdGU+PEF1dGhvcj5Kb3JkYW48L0F1dGhvcj48WWVhcj4yMDIwPC9ZZWFyPjxS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</w:fldData>
        </w:fldChar>
      </w:r>
      <w:r w:rsidR="005A526B">
        <w:instrText xml:space="preserve"> ADDIN EN.CITE </w:instrText>
      </w:r>
      <w:r w:rsidR="005A526B">
        <w:fldChar w:fldCharType="begin">
          <w:fldData xml:space="preserve">PEVuZE5vdGU+PENpdGU+PEF1dGhvcj5Kb3JkYW48L0F1dGhvcj48WWVhcj4yMDIwPC9ZZWFyPjxS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</w:fldData>
        </w:fldChar>
      </w:r>
      <w:r w:rsidR="005A526B">
        <w:instrText xml:space="preserve"> ADDIN EN.CITE.DATA </w:instrText>
      </w:r>
      <w:r w:rsidR="005A526B">
        <w:fldChar w:fldCharType="end"/>
      </w:r>
      <w:r w:rsidR="005A526B">
        <w:fldChar w:fldCharType="separate"/>
      </w:r>
      <w:r w:rsidR="005A526B" w:rsidRPr="005A526B">
        <w:rPr>
          <w:noProof/>
          <w:vertAlign w:val="superscript"/>
        </w:rPr>
        <w:t>5,6</w:t>
      </w:r>
      <w:r w:rsidR="005A526B">
        <w:fldChar w:fldCharType="end"/>
      </w:r>
    </w:p>
    <w:p w14:paraId="5EECFA60" w14:textId="30A40EF3" w:rsidR="0075230D" w:rsidRDefault="00016775" w:rsidP="00A078CD">
      <w:pPr>
        <w:jc w:val="both"/>
      </w:pPr>
      <w:r>
        <w:t xml:space="preserve">In female patients, </w:t>
      </w:r>
      <w:r w:rsidR="00A13578">
        <w:t>the situation is even more complex</w:t>
      </w:r>
      <w:r w:rsidR="00D65EBB">
        <w:t xml:space="preserve">. </w:t>
      </w:r>
      <w:r w:rsidR="005939E4">
        <w:t xml:space="preserve">For “typical” </w:t>
      </w:r>
      <w:r w:rsidR="00370A34">
        <w:t xml:space="preserve">STIs caused by </w:t>
      </w:r>
      <w:r w:rsidR="00370A34">
        <w:rPr>
          <w:i/>
          <w:iCs/>
        </w:rPr>
        <w:t>Neisseria gonorrhoeae</w:t>
      </w:r>
      <w:r w:rsidR="00370A34">
        <w:t xml:space="preserve">, </w:t>
      </w:r>
      <w:r w:rsidR="00B11D86">
        <w:rPr>
          <w:i/>
          <w:iCs/>
        </w:rPr>
        <w:t xml:space="preserve">C. trachomatis, </w:t>
      </w:r>
      <w:r w:rsidR="00B11D86">
        <w:t xml:space="preserve">and </w:t>
      </w:r>
      <w:r w:rsidR="00B11D86">
        <w:rPr>
          <w:i/>
          <w:iCs/>
        </w:rPr>
        <w:t>T. vaginalis</w:t>
      </w:r>
      <w:r w:rsidR="00B11D86">
        <w:t>, 53</w:t>
      </w:r>
      <w:r w:rsidR="00A13578">
        <w:t>-</w:t>
      </w:r>
      <w:r w:rsidR="00B11D86">
        <w:t>61% of patients are asymptomatic.</w:t>
      </w:r>
      <w:r w:rsidR="00E375EF">
        <w:fldChar w:fldCharType="begin">
          <w:fldData xml:space="preserve">PEVuZE5vdGU+PENpdGU+PEF1dGhvcj5Gb3J0YXM8L0F1dGhvcj48WWVhcj4yMDI0PC9ZZWFyPjxS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</w:fldData>
        </w:fldChar>
      </w:r>
      <w:r w:rsidR="00E375EF">
        <w:instrText xml:space="preserve"> ADDIN EN.CITE </w:instrText>
      </w:r>
      <w:r w:rsidR="00E375EF">
        <w:fldChar w:fldCharType="begin">
          <w:fldData xml:space="preserve">PEVuZE5vdGU+PENpdGU+PEF1dGhvcj5Gb3J0YXM8L0F1dGhvcj48WWVhcj4yMDI0PC9ZZWFyPjxS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</w:fldData>
        </w:fldChar>
      </w:r>
      <w:r w:rsidR="00E375EF">
        <w:instrText xml:space="preserve"> ADDIN EN.CITE.DATA </w:instrText>
      </w:r>
      <w:r w:rsidR="00E375EF">
        <w:fldChar w:fldCharType="end"/>
      </w:r>
      <w:r w:rsidR="00E375EF">
        <w:fldChar w:fldCharType="separate"/>
      </w:r>
      <w:r w:rsidR="00E375EF" w:rsidRPr="00E375EF">
        <w:rPr>
          <w:noProof/>
          <w:vertAlign w:val="superscript"/>
        </w:rPr>
        <w:t>7</w:t>
      </w:r>
      <w:r w:rsidR="00E375EF">
        <w:fldChar w:fldCharType="end"/>
      </w:r>
      <w:r w:rsidR="000368EF">
        <w:t xml:space="preserve"> </w:t>
      </w:r>
      <w:r w:rsidR="00A13578">
        <w:t>Conversely</w:t>
      </w:r>
      <w:r w:rsidR="008920CF">
        <w:t xml:space="preserve">, </w:t>
      </w:r>
      <w:r w:rsidR="00C22CAF">
        <w:t>in</w:t>
      </w:r>
      <w:r w:rsidR="008920CF">
        <w:t xml:space="preserve"> patients </w:t>
      </w:r>
      <w:r w:rsidR="00EF036F">
        <w:t xml:space="preserve">presenting with signs and symptoms of </w:t>
      </w:r>
      <w:r w:rsidR="008920CF">
        <w:t>cervicitis, more than 50%</w:t>
      </w:r>
      <w:r w:rsidR="002B475E">
        <w:t xml:space="preserve"> </w:t>
      </w:r>
      <w:r w:rsidR="00EF036F">
        <w:t>test</w:t>
      </w:r>
      <w:r w:rsidR="00F42EB1">
        <w:t>ed</w:t>
      </w:r>
      <w:r w:rsidR="00CD341C">
        <w:t xml:space="preserve"> negative </w:t>
      </w:r>
      <w:r w:rsidR="00946360">
        <w:t xml:space="preserve">for </w:t>
      </w:r>
      <w:r w:rsidR="00946360">
        <w:rPr>
          <w:i/>
          <w:iCs/>
        </w:rPr>
        <w:t>N. gonorrhoeae</w:t>
      </w:r>
      <w:r w:rsidR="00946360">
        <w:t xml:space="preserve">, </w:t>
      </w:r>
      <w:r w:rsidR="00946360">
        <w:rPr>
          <w:i/>
          <w:iCs/>
        </w:rPr>
        <w:t xml:space="preserve">C. trachomatis, M. </w:t>
      </w:r>
      <w:proofErr w:type="spellStart"/>
      <w:r w:rsidR="00946360">
        <w:rPr>
          <w:i/>
          <w:iCs/>
        </w:rPr>
        <w:t>genitalium</w:t>
      </w:r>
      <w:proofErr w:type="spellEnd"/>
      <w:r w:rsidR="00946360">
        <w:rPr>
          <w:i/>
          <w:iCs/>
        </w:rPr>
        <w:t xml:space="preserve">, </w:t>
      </w:r>
      <w:r w:rsidR="00946360">
        <w:t xml:space="preserve">and </w:t>
      </w:r>
      <w:r w:rsidR="00946360">
        <w:rPr>
          <w:i/>
          <w:iCs/>
        </w:rPr>
        <w:t>T. vaginalis</w:t>
      </w:r>
      <w:r w:rsidR="00F42EB1">
        <w:rPr>
          <w:i/>
          <w:iCs/>
        </w:rPr>
        <w:t xml:space="preserve"> </w:t>
      </w:r>
      <w:r w:rsidR="00F42EB1">
        <w:t xml:space="preserve">using </w:t>
      </w:r>
      <w:r w:rsidR="00F42EB1" w:rsidRPr="00F42EB1">
        <w:t>NAAT</w:t>
      </w:r>
      <w:r w:rsidR="00F42EB1">
        <w:t>-based diagnostics</w:t>
      </w:r>
      <w:r w:rsidR="00391F9D">
        <w:t>.</w:t>
      </w:r>
      <w:r w:rsidR="0065276B">
        <w:fldChar w:fldCharType="begin">
          <w:fldData xml:space="preserve">PEVuZE5vdGU+PENpdGU+PEF1dGhvcj5QbHVtbWVyPC9BdXRob3I+PFllYXI+MjAyNDwvWWVhcj48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=
</w:fldData>
        </w:fldChar>
      </w:r>
      <w:r w:rsidR="0065276B">
        <w:instrText xml:space="preserve"> ADDIN EN.CITE </w:instrText>
      </w:r>
      <w:r w:rsidR="0065276B">
        <w:fldChar w:fldCharType="begin">
          <w:fldData xml:space="preserve">PEVuZE5vdGU+PENpdGU+PEF1dGhvcj5QbHVtbWVyPC9BdXRob3I+PFllYXI+MjAyNDwvWWVhcj48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=
</w:fldData>
        </w:fldChar>
      </w:r>
      <w:r w:rsidR="0065276B">
        <w:instrText xml:space="preserve"> ADDIN EN.CITE.DATA </w:instrText>
      </w:r>
      <w:r w:rsidR="0065276B">
        <w:fldChar w:fldCharType="end"/>
      </w:r>
      <w:r w:rsidR="0065276B">
        <w:fldChar w:fldCharType="separate"/>
      </w:r>
      <w:r w:rsidR="0065276B" w:rsidRPr="0065276B">
        <w:rPr>
          <w:noProof/>
          <w:vertAlign w:val="superscript"/>
        </w:rPr>
        <w:t>8,9</w:t>
      </w:r>
      <w:r w:rsidR="0065276B">
        <w:fldChar w:fldCharType="end"/>
      </w:r>
      <w:r w:rsidR="0065276B">
        <w:t xml:space="preserve"> </w:t>
      </w:r>
      <w:r w:rsidR="00B47203">
        <w:t>Although other</w:t>
      </w:r>
      <w:r w:rsidR="0065276B">
        <w:t xml:space="preserve"> bacterial </w:t>
      </w:r>
      <w:r w:rsidR="00C22CAF">
        <w:t>species</w:t>
      </w:r>
      <w:r w:rsidR="00962457">
        <w:t xml:space="preserve"> have been identified as possible cause</w:t>
      </w:r>
      <w:r w:rsidR="00C22CAF">
        <w:t>s</w:t>
      </w:r>
      <w:r w:rsidR="00962457">
        <w:t xml:space="preserve"> of</w:t>
      </w:r>
      <w:r w:rsidR="0065276B">
        <w:t xml:space="preserve"> cervicitis</w:t>
      </w:r>
      <w:r w:rsidR="00B47203">
        <w:t xml:space="preserve">, </w:t>
      </w:r>
      <w:r w:rsidR="0065276B">
        <w:t>includ</w:t>
      </w:r>
      <w:r w:rsidR="00B47203">
        <w:t>ing</w:t>
      </w:r>
      <w:r w:rsidR="0065276B">
        <w:t xml:space="preserve"> </w:t>
      </w:r>
      <w:r w:rsidR="00B47203">
        <w:rPr>
          <w:i/>
          <w:iCs/>
        </w:rPr>
        <w:t xml:space="preserve">U. </w:t>
      </w:r>
      <w:proofErr w:type="spellStart"/>
      <w:r w:rsidR="00B47203">
        <w:rPr>
          <w:i/>
          <w:iCs/>
        </w:rPr>
        <w:t>urealyticum</w:t>
      </w:r>
      <w:proofErr w:type="spellEnd"/>
      <w:r w:rsidR="00B47203">
        <w:rPr>
          <w:i/>
          <w:iCs/>
        </w:rPr>
        <w:t>, U.</w:t>
      </w:r>
      <w:r w:rsidR="0065276B">
        <w:rPr>
          <w:i/>
          <w:iCs/>
        </w:rPr>
        <w:t xml:space="preserve"> parvum </w:t>
      </w:r>
      <w:r w:rsidR="0065276B">
        <w:t xml:space="preserve">and </w:t>
      </w:r>
      <w:r w:rsidR="0065276B">
        <w:rPr>
          <w:i/>
          <w:iCs/>
        </w:rPr>
        <w:t>M. hominis</w:t>
      </w:r>
      <w:r w:rsidR="0094553B" w:rsidRPr="0094553B">
        <w:fldChar w:fldCharType="begin"/>
      </w:r>
      <w:r w:rsidR="0094553B" w:rsidRPr="0094553B">
        <w:instrText xml:space="preserve"> ADDIN EN.CITE &lt;EndNote&gt;&lt;Cite&gt;&lt;Author&gt;Bansal&lt;/Author&gt;&lt;Year&gt;2022&lt;/Year&gt;&lt;RecNum&gt;633&lt;/RecNum&gt;&lt;DisplayText&gt;&lt;style face="superscript"&gt;10&lt;/style&gt;&lt;/DisplayText&gt;&lt;record&gt;&lt;rec-number&gt;633&lt;/rec-number&gt;&lt;foreign-keys&gt;&lt;key app="EN" db-id="trzpwfsavwzzarexpsbpex2q2txs02rfr2r2" timestamp="1764166572"&gt;633&lt;/key&gt;&lt;/foreign-keys&gt;&lt;ref-type name="Journal Article"&gt;17&lt;/ref-type&gt;&lt;contributors&gt;&lt;authors&gt;&lt;author&gt;Bansal, S.&lt;/author&gt;&lt;author&gt;Bhargava, A.&lt;/author&gt;&lt;author&gt;Verma, P.&lt;/author&gt;&lt;author&gt;Khunger, N.&lt;/author&gt;&lt;author&gt;Panchal, P.&lt;/author&gt;&lt;author&gt;Joshi, N.&lt;/author&gt;&lt;/authors&gt;&lt;/contributors&gt;&lt;auth-address&gt;Department of Dermatology and STD, Apex Regional STD Centre, VMMC and Safdarjung Hospital, New Delhi, India.&lt;/auth-address&gt;&lt;titles&gt;&lt;title&gt;Etiology of cervicitis: Are there new agents in play?&lt;/title&gt;&lt;secondary-title&gt;Indian J Sex Transm Dis AIDS&lt;/secondary-title&gt;&lt;/titles&gt;&lt;periodical&gt;&lt;full-title&gt;Indian J Sex Transm Dis AIDS&lt;/full-title&gt;&lt;/periodical&gt;&lt;pages&gt;174-178&lt;/pages&gt;&lt;volume&gt;43&lt;/volume&gt;&lt;number&gt;2&lt;/number&gt;&lt;edition&gt;2023/02/07&lt;/edition&gt;&lt;keywords&gt;&lt;keyword&gt;Cervicitis&lt;/keyword&gt;&lt;keyword&gt;chlamydia trachomatis&lt;/keyword&gt;&lt;keyword&gt;etiology&lt;/keyword&gt;&lt;keyword&gt;molecular tests&lt;/keyword&gt;&lt;keyword&gt;mycoplasma genitalium&lt;/keyword&gt;&lt;keyword&gt;neisseria gonorrhoeae&lt;/keyword&gt;&lt;keyword&gt;new agents&lt;/keyword&gt;&lt;keyword&gt;ureaplasma&lt;/keyword&gt;&lt;/keywords&gt;&lt;dates&gt;&lt;year&gt;2022&lt;/year&gt;&lt;pub-dates&gt;&lt;date&gt;Jul-Dec&lt;/date&gt;&lt;/pub-dates&gt;&lt;/dates&gt;&lt;isbn&gt;2589-0565 (Electronic)&amp;#xD;2589-0557 (Print)&amp;#xD;2589-0557 (Linking)&lt;/isbn&gt;&lt;accession-num&gt;36743104&lt;/accession-num&gt;&lt;urls&gt;&lt;related-urls&gt;&lt;url&gt;https://www.ncbi.nlm.nih.gov/pubmed/36743104&lt;/url&gt;&lt;/related-urls&gt;&lt;/urls&gt;&lt;custom2&gt;PMC9890980&lt;/custom2&gt;&lt;electronic-resource-num&gt;10.4103/ijstd.ijstd_75_21&lt;/electronic-resource-num&gt;&lt;/record&gt;&lt;/Cite&gt;&lt;/EndNote&gt;</w:instrText>
      </w:r>
      <w:r w:rsidR="0094553B" w:rsidRPr="0094553B">
        <w:fldChar w:fldCharType="separate"/>
      </w:r>
      <w:r w:rsidR="0094553B" w:rsidRPr="0094553B">
        <w:rPr>
          <w:noProof/>
          <w:vertAlign w:val="superscript"/>
        </w:rPr>
        <w:t>10</w:t>
      </w:r>
      <w:r w:rsidR="0094553B" w:rsidRPr="0094553B">
        <w:fldChar w:fldCharType="end"/>
      </w:r>
      <w:r w:rsidR="00B47203" w:rsidRPr="0094553B">
        <w:t xml:space="preserve">, </w:t>
      </w:r>
      <w:r w:rsidR="00F40647">
        <w:t xml:space="preserve">other </w:t>
      </w:r>
      <w:r w:rsidR="00962457">
        <w:t>studies have</w:t>
      </w:r>
      <w:r w:rsidR="00F40647">
        <w:t xml:space="preserve"> </w:t>
      </w:r>
      <w:r w:rsidR="00962457">
        <w:t>shown</w:t>
      </w:r>
      <w:r w:rsidR="00F40647">
        <w:t xml:space="preserve"> that </w:t>
      </w:r>
      <w:r w:rsidR="004368B3">
        <w:t xml:space="preserve">an </w:t>
      </w:r>
      <w:r w:rsidR="00F40647">
        <w:t>abundance of bacterial vaginosis</w:t>
      </w:r>
      <w:r w:rsidR="00C06B0A">
        <w:t xml:space="preserve"> (BV)</w:t>
      </w:r>
      <w:r w:rsidR="00F40647">
        <w:t>-associated bacteria</w:t>
      </w:r>
      <w:r w:rsidR="001D4479">
        <w:t xml:space="preserve"> </w:t>
      </w:r>
      <w:r w:rsidR="004368B3">
        <w:t>within the vaginal microbiota is also linked to</w:t>
      </w:r>
      <w:r w:rsidR="001D4479">
        <w:t xml:space="preserve"> </w:t>
      </w:r>
      <w:r w:rsidR="00DF3A63">
        <w:t>cervicitis</w:t>
      </w:r>
      <w:r w:rsidR="005E1402">
        <w:t xml:space="preserve"> with</w:t>
      </w:r>
      <w:r w:rsidR="00B232A6">
        <w:t xml:space="preserve"> negative STI test</w:t>
      </w:r>
      <w:r w:rsidR="00DF3A63">
        <w:t>.</w:t>
      </w:r>
      <w:r w:rsidR="0094553B">
        <w:fldChar w:fldCharType="begin">
          <w:fldData xml:space="preserve">PEVuZE5vdGU+PENpdGU+PEF1dGhvcj5QbHVtbWVyPC9BdXRob3I+PFllYXI+MjAyNDwvWWVhcj48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</w:fldData>
        </w:fldChar>
      </w:r>
      <w:r w:rsidR="0094553B">
        <w:instrText xml:space="preserve"> ADDIN EN.CITE </w:instrText>
      </w:r>
      <w:r w:rsidR="0094553B">
        <w:fldChar w:fldCharType="begin">
          <w:fldData xml:space="preserve">PEVuZE5vdGU+PENpdGU+PEF1dGhvcj5QbHVtbWVyPC9BdXRob3I+PFllYXI+MjAyNDwvWWVhcj48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</w:fldData>
        </w:fldChar>
      </w:r>
      <w:r w:rsidR="0094553B">
        <w:instrText xml:space="preserve"> ADDIN EN.CITE.DATA </w:instrText>
      </w:r>
      <w:r w:rsidR="0094553B">
        <w:fldChar w:fldCharType="end"/>
      </w:r>
      <w:r w:rsidR="0094553B">
        <w:fldChar w:fldCharType="separate"/>
      </w:r>
      <w:r w:rsidR="0094553B" w:rsidRPr="0094553B">
        <w:rPr>
          <w:noProof/>
          <w:vertAlign w:val="superscript"/>
        </w:rPr>
        <w:t>8</w:t>
      </w:r>
      <w:r w:rsidR="0094553B">
        <w:fldChar w:fldCharType="end"/>
      </w:r>
      <w:r w:rsidR="00BF473E">
        <w:t xml:space="preserve"> It </w:t>
      </w:r>
      <w:r w:rsidR="004368B3">
        <w:t>remains unclear</w:t>
      </w:r>
      <w:r w:rsidR="007C4C24">
        <w:t xml:space="preserve"> how frequently</w:t>
      </w:r>
      <w:r w:rsidR="00537F0C">
        <w:t>: 1)</w:t>
      </w:r>
      <w:r w:rsidR="00155B9E">
        <w:t xml:space="preserve"> asymptomatic </w:t>
      </w:r>
      <w:r w:rsidR="009B5EAC">
        <w:t>STI</w:t>
      </w:r>
      <w:r w:rsidR="007C4C24">
        <w:t>s</w:t>
      </w:r>
      <w:r w:rsidR="009B5EAC">
        <w:t xml:space="preserve"> </w:t>
      </w:r>
      <w:r w:rsidR="00D54D65">
        <w:t xml:space="preserve">are </w:t>
      </w:r>
      <w:r w:rsidR="009B5EAC">
        <w:t>caused by atypical</w:t>
      </w:r>
      <w:r w:rsidR="007C4C24">
        <w:rPr>
          <w:color w:val="FF0000"/>
        </w:rPr>
        <w:t xml:space="preserve"> </w:t>
      </w:r>
      <w:r w:rsidR="009B5EAC">
        <w:t>bacteria</w:t>
      </w:r>
      <w:r w:rsidR="00537F0C">
        <w:t xml:space="preserve">l </w:t>
      </w:r>
      <w:r w:rsidR="00C22CAF">
        <w:t>species</w:t>
      </w:r>
      <w:r w:rsidR="00537F0C">
        <w:t xml:space="preserve"> and 2) cervicitis </w:t>
      </w:r>
      <w:r w:rsidR="00B7477F">
        <w:t xml:space="preserve">with negative STI test </w:t>
      </w:r>
      <w:r w:rsidR="00537F0C">
        <w:t xml:space="preserve">are </w:t>
      </w:r>
      <w:r w:rsidR="00D23712">
        <w:t xml:space="preserve">due to unidentified </w:t>
      </w:r>
      <w:r w:rsidR="00C22CAF">
        <w:t>bacterial</w:t>
      </w:r>
      <w:r w:rsidR="00D23712">
        <w:t xml:space="preserve"> infection</w:t>
      </w:r>
      <w:r w:rsidR="00537F0C">
        <w:t xml:space="preserve"> </w:t>
      </w:r>
      <w:r w:rsidR="00D23712">
        <w:t>rather than simple</w:t>
      </w:r>
      <w:r w:rsidR="00537F0C">
        <w:t xml:space="preserve"> </w:t>
      </w:r>
      <w:r w:rsidR="000B7365">
        <w:t xml:space="preserve">dysbiosis of </w:t>
      </w:r>
      <w:r w:rsidR="00D23712">
        <w:t xml:space="preserve">the </w:t>
      </w:r>
      <w:r w:rsidR="000B7365">
        <w:t>vaginal microbiota.</w:t>
      </w:r>
    </w:p>
    <w:p w14:paraId="760598C0" w14:textId="2B91B5F7" w:rsidR="00235BAA" w:rsidRDefault="003C07AF" w:rsidP="00A078CD">
      <w:pPr>
        <w:jc w:val="both"/>
      </w:pPr>
      <w:r>
        <w:t>Since the</w:t>
      </w:r>
      <w:r w:rsidR="00D76358">
        <w:t xml:space="preserve"> early 2000</w:t>
      </w:r>
      <w:r w:rsidR="00D54D65">
        <w:t>s</w:t>
      </w:r>
      <w:r w:rsidR="00D76358">
        <w:t>,</w:t>
      </w:r>
      <w:r w:rsidR="008552C8">
        <w:t xml:space="preserve"> azithromycin </w:t>
      </w:r>
      <w:r>
        <w:t>has been recommended for the treatment of</w:t>
      </w:r>
      <w:r w:rsidR="008552C8">
        <w:t xml:space="preserve"> non</w:t>
      </w:r>
      <w:r w:rsidR="00D54D65">
        <w:t>-</w:t>
      </w:r>
      <w:r w:rsidR="008552C8">
        <w:t>gonococcal STI, including</w:t>
      </w:r>
      <w:r w:rsidR="005770EF">
        <w:t xml:space="preserve"> </w:t>
      </w:r>
      <w:r w:rsidR="00C22CAF">
        <w:t xml:space="preserve">those caused by </w:t>
      </w:r>
      <w:r w:rsidR="005770EF" w:rsidRPr="008F3C30">
        <w:rPr>
          <w:i/>
          <w:iCs/>
        </w:rPr>
        <w:t>C</w:t>
      </w:r>
      <w:r w:rsidR="006C06DD" w:rsidRPr="008F3C30">
        <w:rPr>
          <w:i/>
          <w:iCs/>
        </w:rPr>
        <w:t>. trachomatis</w:t>
      </w:r>
      <w:r w:rsidR="006C06DD">
        <w:t xml:space="preserve"> and </w:t>
      </w:r>
      <w:r w:rsidR="006C06DD" w:rsidRPr="008F3C30">
        <w:rPr>
          <w:i/>
          <w:iCs/>
        </w:rPr>
        <w:t>M. genitalium</w:t>
      </w:r>
      <w:r w:rsidR="00C66BB8">
        <w:t>.</w:t>
      </w:r>
      <w:r w:rsidR="00522B07">
        <w:fldChar w:fldCharType="begin">
          <w:fldData xml:space="preserve">PEVuZE5vdGU+PENpdGU+PEF1dGhvcj5Xb3Jrb3dza2k8L0F1dGhvcj48WWVhcj4yMDEwPC9ZZWFy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</w:fldData>
        </w:fldChar>
      </w:r>
      <w:r w:rsidR="00522B07">
        <w:instrText xml:space="preserve"> ADDIN EN.CITE </w:instrText>
      </w:r>
      <w:r w:rsidR="00522B07">
        <w:fldChar w:fldCharType="begin">
          <w:fldData xml:space="preserve">PEVuZE5vdGU+PENpdGU+PEF1dGhvcj5Xb3Jrb3dza2k8L0F1dGhvcj48WWVhcj4yMDEwPC9ZZWFy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</w:fldData>
        </w:fldChar>
      </w:r>
      <w:r w:rsidR="00522B07">
        <w:instrText xml:space="preserve"> ADDIN EN.CITE.DATA </w:instrText>
      </w:r>
      <w:r w:rsidR="00522B07">
        <w:fldChar w:fldCharType="end"/>
      </w:r>
      <w:r w:rsidR="00522B07">
        <w:fldChar w:fldCharType="separate"/>
      </w:r>
      <w:r w:rsidR="00522B07" w:rsidRPr="00522B07">
        <w:rPr>
          <w:noProof/>
          <w:vertAlign w:val="superscript"/>
        </w:rPr>
        <w:t>11,12</w:t>
      </w:r>
      <w:r w:rsidR="00522B07">
        <w:fldChar w:fldCharType="end"/>
      </w:r>
      <w:r w:rsidR="00CE0F99">
        <w:t xml:space="preserve"> However, </w:t>
      </w:r>
      <w:r w:rsidR="00CC1BD5">
        <w:t xml:space="preserve">an </w:t>
      </w:r>
      <w:r>
        <w:t>increasing</w:t>
      </w:r>
      <w:r w:rsidR="00CC1BD5">
        <w:t xml:space="preserve"> number of</w:t>
      </w:r>
      <w:r>
        <w:t xml:space="preserve"> </w:t>
      </w:r>
      <w:r w:rsidR="0012679A">
        <w:t xml:space="preserve">reports </w:t>
      </w:r>
      <w:r w:rsidR="003D3A51">
        <w:t>of azithromycin resistance</w:t>
      </w:r>
      <w:r>
        <w:t xml:space="preserve"> in</w:t>
      </w:r>
      <w:r w:rsidR="00EC12D2">
        <w:t xml:space="preserve"> both </w:t>
      </w:r>
      <w:r w:rsidR="00EC12D2">
        <w:rPr>
          <w:i/>
          <w:iCs/>
        </w:rPr>
        <w:t xml:space="preserve">C. trachomatis </w:t>
      </w:r>
      <w:r w:rsidR="00EC12D2">
        <w:t xml:space="preserve">and </w:t>
      </w:r>
      <w:r w:rsidR="00EC12D2">
        <w:rPr>
          <w:i/>
          <w:iCs/>
        </w:rPr>
        <w:t xml:space="preserve">M. </w:t>
      </w:r>
      <w:proofErr w:type="spellStart"/>
      <w:r w:rsidR="00EC12D2">
        <w:rPr>
          <w:i/>
          <w:iCs/>
        </w:rPr>
        <w:t>genitalium</w:t>
      </w:r>
      <w:proofErr w:type="spellEnd"/>
      <w:r w:rsidR="00C22CAF">
        <w:rPr>
          <w:i/>
          <w:iCs/>
        </w:rPr>
        <w:t xml:space="preserve"> </w:t>
      </w:r>
      <w:r w:rsidR="00C22CAF" w:rsidRPr="00AE0EBC">
        <w:t xml:space="preserve">has been reported since </w:t>
      </w:r>
      <w:r w:rsidR="004B4B39">
        <w:t>early 2010s</w:t>
      </w:r>
      <w:r w:rsidR="00EC12D2">
        <w:rPr>
          <w:i/>
          <w:iCs/>
        </w:rPr>
        <w:t xml:space="preserve">, </w:t>
      </w:r>
      <w:r w:rsidR="00CC1BD5">
        <w:t>along with evidence of</w:t>
      </w:r>
      <w:r w:rsidR="00822729">
        <w:t xml:space="preserve"> </w:t>
      </w:r>
      <w:r w:rsidR="003D3A51">
        <w:t xml:space="preserve">reduced efficacy </w:t>
      </w:r>
      <w:r w:rsidR="00822729">
        <w:t>compared to doxycycline</w:t>
      </w:r>
      <w:r w:rsidR="00EC12D2">
        <w:t>.</w:t>
      </w:r>
      <w:r w:rsidR="003D35F5">
        <w:fldChar w:fldCharType="begin">
          <w:fldData xml:space="preserve">PEVuZE5vdGU+PENpdGU+PEF1dGhvcj5Lb25nPC9BdXRob3I+PFllYXI+MjAxNDwvWWVhcj48UmVj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==
</w:fldData>
        </w:fldChar>
      </w:r>
      <w:r w:rsidR="003D35F5">
        <w:instrText xml:space="preserve"> ADDIN EN.CITE </w:instrText>
      </w:r>
      <w:r w:rsidR="003D35F5">
        <w:fldChar w:fldCharType="begin">
          <w:fldData xml:space="preserve">PEVuZE5vdGU+PENpdGU+PEF1dGhvcj5Lb25nPC9BdXRob3I+PFllYXI+MjAxNDwvWWVhcj48UmVj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==
</w:fldData>
        </w:fldChar>
      </w:r>
      <w:r w:rsidR="003D35F5">
        <w:instrText xml:space="preserve"> ADDIN EN.CITE.DATA </w:instrText>
      </w:r>
      <w:r w:rsidR="003D35F5">
        <w:fldChar w:fldCharType="end"/>
      </w:r>
      <w:r w:rsidR="003D35F5">
        <w:fldChar w:fldCharType="separate"/>
      </w:r>
      <w:r w:rsidR="003D35F5" w:rsidRPr="003D35F5">
        <w:rPr>
          <w:noProof/>
          <w:vertAlign w:val="superscript"/>
        </w:rPr>
        <w:t>13-15</w:t>
      </w:r>
      <w:r w:rsidR="003D35F5">
        <w:fldChar w:fldCharType="end"/>
      </w:r>
      <w:r w:rsidR="00EC12D2">
        <w:t xml:space="preserve"> These findings</w:t>
      </w:r>
      <w:r w:rsidR="001878FB">
        <w:t xml:space="preserve"> </w:t>
      </w:r>
      <w:r w:rsidR="00EC12D2">
        <w:t>led</w:t>
      </w:r>
      <w:r w:rsidR="001878FB">
        <w:t xml:space="preserve"> to </w:t>
      </w:r>
      <w:r w:rsidR="00CC1BD5">
        <w:t>changes in</w:t>
      </w:r>
      <w:r w:rsidR="00A52320">
        <w:t xml:space="preserve"> U.S CDC and WHO </w:t>
      </w:r>
      <w:r w:rsidR="00EC12D2">
        <w:t>guideline</w:t>
      </w:r>
      <w:r w:rsidR="00CC1BD5">
        <w:t xml:space="preserve">s, </w:t>
      </w:r>
      <w:r w:rsidR="00C22CAF">
        <w:t>where</w:t>
      </w:r>
      <w:r w:rsidR="005079D1">
        <w:t xml:space="preserve"> doxycycline</w:t>
      </w:r>
      <w:r w:rsidR="00F31CD4">
        <w:t xml:space="preserve"> </w:t>
      </w:r>
      <w:r w:rsidR="00C22CAF">
        <w:t xml:space="preserve">is now recommended </w:t>
      </w:r>
      <w:r w:rsidR="00CC1BD5">
        <w:t>as the</w:t>
      </w:r>
      <w:r w:rsidR="00F31CD4">
        <w:t xml:space="preserve"> first</w:t>
      </w:r>
      <w:r w:rsidR="00CC1BD5">
        <w:t xml:space="preserve"> </w:t>
      </w:r>
      <w:r w:rsidR="00F31CD4">
        <w:t>line treatment</w:t>
      </w:r>
      <w:r w:rsidR="00CC1BD5">
        <w:t xml:space="preserve"> for </w:t>
      </w:r>
      <w:r w:rsidR="00C22CAF">
        <w:rPr>
          <w:i/>
          <w:iCs/>
        </w:rPr>
        <w:t xml:space="preserve">C. trachomatis </w:t>
      </w:r>
      <w:r w:rsidR="00C22CAF">
        <w:t xml:space="preserve">and </w:t>
      </w:r>
      <w:r w:rsidR="00C22CAF">
        <w:rPr>
          <w:i/>
          <w:iCs/>
        </w:rPr>
        <w:t xml:space="preserve">M. </w:t>
      </w:r>
      <w:proofErr w:type="spellStart"/>
      <w:r w:rsidR="00C22CAF">
        <w:rPr>
          <w:i/>
          <w:iCs/>
        </w:rPr>
        <w:t>genitalium</w:t>
      </w:r>
      <w:proofErr w:type="spellEnd"/>
      <w:r w:rsidR="00CC1BD5">
        <w:t xml:space="preserve"> infections</w:t>
      </w:r>
      <w:r w:rsidR="005079D1">
        <w:t>.</w:t>
      </w:r>
      <w:r w:rsidR="00E303D4">
        <w:fldChar w:fldCharType="begin">
          <w:fldData xml:space="preserve">PEVuZE5vdGU+PENpdGU+PEF1dGhvcj5TdCBDeXI8L0F1dGhvcj48WWVhcj4yMDIwPC9ZZWFyPjxS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</w:fldData>
        </w:fldChar>
      </w:r>
      <w:r w:rsidR="00E303D4">
        <w:instrText xml:space="preserve"> ADDIN EN.CITE </w:instrText>
      </w:r>
      <w:r w:rsidR="00E303D4">
        <w:fldChar w:fldCharType="begin">
          <w:fldData xml:space="preserve">PEVuZE5vdGU+PENpdGU+PEF1dGhvcj5TdCBDeXI8L0F1dGhvcj48WWVhcj4yMDIwPC9ZZWFyPjxS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</w:fldData>
        </w:fldChar>
      </w:r>
      <w:r w:rsidR="00E303D4">
        <w:instrText xml:space="preserve"> ADDIN EN.CITE.DATA </w:instrText>
      </w:r>
      <w:r w:rsidR="00E303D4">
        <w:fldChar w:fldCharType="end"/>
      </w:r>
      <w:r w:rsidR="00E303D4">
        <w:fldChar w:fldCharType="separate"/>
      </w:r>
      <w:r w:rsidR="00E303D4" w:rsidRPr="00E303D4">
        <w:rPr>
          <w:noProof/>
          <w:vertAlign w:val="superscript"/>
        </w:rPr>
        <w:t>16-19</w:t>
      </w:r>
      <w:r w:rsidR="00E303D4">
        <w:fldChar w:fldCharType="end"/>
      </w:r>
      <w:r w:rsidR="00C03982">
        <w:t xml:space="preserve"> In 2023, </w:t>
      </w:r>
      <w:r w:rsidR="00C22CAF">
        <w:t xml:space="preserve">data from </w:t>
      </w:r>
      <w:r w:rsidR="00C03982">
        <w:t>UKHSA</w:t>
      </w:r>
      <w:r w:rsidR="00376CFC">
        <w:t xml:space="preserve"> </w:t>
      </w:r>
      <w:r w:rsidR="00CC1BD5">
        <w:lastRenderedPageBreak/>
        <w:t>showed</w:t>
      </w:r>
      <w:r w:rsidR="00376CFC">
        <w:t xml:space="preserve"> </w:t>
      </w:r>
      <w:r w:rsidR="00C22CAF">
        <w:t xml:space="preserve">a </w:t>
      </w:r>
      <w:r w:rsidR="00376CFC">
        <w:t>macrolide resistance</w:t>
      </w:r>
      <w:r w:rsidR="00CC1BD5">
        <w:t xml:space="preserve"> rate</w:t>
      </w:r>
      <w:r w:rsidR="00D54D65">
        <w:t>s</w:t>
      </w:r>
      <w:r w:rsidR="00376CFC">
        <w:t xml:space="preserve"> as high as 62.2% for </w:t>
      </w:r>
      <w:r w:rsidR="00376CFC">
        <w:rPr>
          <w:i/>
          <w:iCs/>
        </w:rPr>
        <w:t>M. genitalium</w:t>
      </w:r>
      <w:r w:rsidR="001A27E4">
        <w:t>.</w:t>
      </w:r>
      <w:r w:rsidR="00171778">
        <w:fldChar w:fldCharType="begin"/>
      </w:r>
      <w:r w:rsidR="00171778">
        <w:instrText xml:space="preserve"> ADDIN EN.CITE &lt;EndNote&gt;&lt;Cite&gt;&lt;Year&gt;2025&lt;/Year&gt;&lt;RecNum&gt;646&lt;/RecNum&gt;&lt;DisplayText&gt;&lt;style face="superscript"&gt;20&lt;/style&gt;&lt;/DisplayText&gt;&lt;record&gt;&lt;rec-number&gt;646&lt;/rec-number&gt;&lt;foreign-keys&gt;&lt;key app="EN" db-id="trzpwfsavwzzarexpsbpex2q2txs02rfr2r2" timestamp="1764250906"&gt;646&lt;/key&gt;&lt;/foreign-keys&gt;&lt;ref-type name="Report"&gt;27&lt;/ref-type&gt;&lt;contributors&gt;&lt;tertiary-authors&gt;&lt;author&gt;UK Health Security Agency&lt;/author&gt;&lt;/tertiary-authors&gt;&lt;/contributors&gt;&lt;titles&gt;&lt;title&gt;Mycoplasma genitalium Antimicrobial Resistance Surveillance (MARS) report: 2023&lt;/title&gt;&lt;/titles&gt;&lt;dates&gt;&lt;year&gt;2025&lt;/year&gt;&lt;/dates&gt;&lt;pub-location&gt;London&lt;/pub-location&gt;&lt;publisher&gt;UK Health Security Agency&lt;/publisher&gt;&lt;urls&gt;&lt;related-urls&gt;&lt;url&gt;https://www.gov.uk/government/publications/mycoplasma-genitalium-antimicrobial-resistance-surveillance-mars/mycoplasma-genitalium-antimicrobial-resistance-surveillance-mars-report-2023&lt;/url&gt;&lt;/related-urls&gt;&lt;/urls&gt;&lt;/record&gt;&lt;/Cite&gt;&lt;/EndNote&gt;</w:instrText>
      </w:r>
      <w:r w:rsidR="00171778">
        <w:fldChar w:fldCharType="separate"/>
      </w:r>
      <w:r w:rsidR="00171778" w:rsidRPr="00171778">
        <w:rPr>
          <w:noProof/>
          <w:vertAlign w:val="superscript"/>
        </w:rPr>
        <w:t>20</w:t>
      </w:r>
      <w:r w:rsidR="00171778">
        <w:fldChar w:fldCharType="end"/>
      </w:r>
      <w:r w:rsidR="001A27E4">
        <w:t xml:space="preserve"> </w:t>
      </w:r>
      <w:r w:rsidR="0044534E">
        <w:t xml:space="preserve">The British Association for Sexual Health and HIV </w:t>
      </w:r>
      <w:r w:rsidR="00C22CAF">
        <w:t xml:space="preserve">(BASHH) </w:t>
      </w:r>
      <w:r w:rsidR="0044534E">
        <w:t>and NICE</w:t>
      </w:r>
      <w:r w:rsidR="0024474C">
        <w:t xml:space="preserve"> UK </w:t>
      </w:r>
      <w:r w:rsidR="00251573">
        <w:t>have also updated their recommendation</w:t>
      </w:r>
      <w:r w:rsidR="00D311B0">
        <w:t>s for</w:t>
      </w:r>
      <w:r w:rsidR="0024474C">
        <w:t xml:space="preserve"> </w:t>
      </w:r>
      <w:r w:rsidR="00D311B0">
        <w:t xml:space="preserve">treating </w:t>
      </w:r>
      <w:r w:rsidR="00C22CAF">
        <w:t>NGU</w:t>
      </w:r>
      <w:r w:rsidR="00D311B0">
        <w:t xml:space="preserve"> and cervicitis</w:t>
      </w:r>
      <w:r w:rsidR="0024474C">
        <w:t xml:space="preserve"> </w:t>
      </w:r>
      <w:r w:rsidR="00D311B0">
        <w:t>with</w:t>
      </w:r>
      <w:r w:rsidR="0024474C">
        <w:t xml:space="preserve"> doxycycline</w:t>
      </w:r>
      <w:r w:rsidR="005B06DD">
        <w:t>.</w:t>
      </w:r>
      <w:r w:rsidR="001D393F">
        <w:fldChar w:fldCharType="begin">
          <w:fldData xml:space="preserve">PEVuZE5vdGU+PENpdGU+PFllYXI+MjAxODwvWWVhcj48UmVjTnVtPjY0MzwvUmVjTnVtPjxEaXNw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</w:fldData>
        </w:fldChar>
      </w:r>
      <w:r w:rsidR="00171778">
        <w:instrText xml:space="preserve"> ADDIN EN.CITE </w:instrText>
      </w:r>
      <w:r w:rsidR="00171778">
        <w:fldChar w:fldCharType="begin">
          <w:fldData xml:space="preserve">PEVuZE5vdGU+PENpdGU+PFllYXI+MjAxODwvWWVhcj48UmVjTnVtPjY0MzwvUmVjTnVtPjxEaXNw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</w:fldData>
        </w:fldChar>
      </w:r>
      <w:r w:rsidR="00171778">
        <w:instrText xml:space="preserve"> ADDIN EN.CITE.DATA </w:instrText>
      </w:r>
      <w:r w:rsidR="00171778">
        <w:fldChar w:fldCharType="end"/>
      </w:r>
      <w:r w:rsidR="001D393F">
        <w:fldChar w:fldCharType="separate"/>
      </w:r>
      <w:r w:rsidR="00171778" w:rsidRPr="00171778">
        <w:rPr>
          <w:noProof/>
          <w:vertAlign w:val="superscript"/>
        </w:rPr>
        <w:t>21-23</w:t>
      </w:r>
      <w:r w:rsidR="001D393F">
        <w:fldChar w:fldCharType="end"/>
      </w:r>
      <w:r w:rsidR="006C306A">
        <w:t xml:space="preserve"> </w:t>
      </w:r>
      <w:r w:rsidR="00136842" w:rsidRPr="00136842">
        <w:t>More recently, doxycycline has been recommended for post-exposure prophylaxis (</w:t>
      </w:r>
      <w:proofErr w:type="spellStart"/>
      <w:r w:rsidR="00136842" w:rsidRPr="00136842">
        <w:t>doxyPEP</w:t>
      </w:r>
      <w:proofErr w:type="spellEnd"/>
      <w:r w:rsidR="00136842" w:rsidRPr="00136842">
        <w:t>) in addition to its role as first-line treatment</w:t>
      </w:r>
      <w:r w:rsidR="00E74E7C">
        <w:fldChar w:fldCharType="begin">
          <w:fldData xml:space="preserve">PEVuZE5vdGU+PENpdGU+PEF1dGhvcj5TYXVuZGVyczwvQXV0aG9yPjxZZWFyPjIwMjU8L1llYXI+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</w:fldData>
        </w:fldChar>
      </w:r>
      <w:r w:rsidR="00E74E7C">
        <w:instrText xml:space="preserve"> ADDIN EN.CITE </w:instrText>
      </w:r>
      <w:r w:rsidR="00E74E7C">
        <w:fldChar w:fldCharType="begin">
          <w:fldData xml:space="preserve">PEVuZE5vdGU+PENpdGU+PEF1dGhvcj5TYXVuZGVyczwvQXV0aG9yPjxZZWFyPjIwMjU8L1llYXI+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</w:fldData>
        </w:fldChar>
      </w:r>
      <w:r w:rsidR="00E74E7C">
        <w:instrText xml:space="preserve"> ADDIN EN.CITE.DATA </w:instrText>
      </w:r>
      <w:r w:rsidR="00E74E7C">
        <w:fldChar w:fldCharType="end"/>
      </w:r>
      <w:r w:rsidR="00E74E7C">
        <w:fldChar w:fldCharType="separate"/>
      </w:r>
      <w:r w:rsidR="00E74E7C" w:rsidRPr="00E74E7C">
        <w:rPr>
          <w:noProof/>
          <w:vertAlign w:val="superscript"/>
        </w:rPr>
        <w:t>24</w:t>
      </w:r>
      <w:r w:rsidR="00E74E7C">
        <w:fldChar w:fldCharType="end"/>
      </w:r>
      <w:r w:rsidR="00F35900">
        <w:t xml:space="preserve">, </w:t>
      </w:r>
      <w:r w:rsidR="00CE10A2">
        <w:t xml:space="preserve">which will substantially increase </w:t>
      </w:r>
      <w:r w:rsidR="00C22CAF">
        <w:t xml:space="preserve">antimicrobial </w:t>
      </w:r>
      <w:r w:rsidR="00CE10A2">
        <w:t xml:space="preserve">selective pressure. </w:t>
      </w:r>
      <w:r w:rsidR="00CE10A2" w:rsidRPr="00CE10A2">
        <w:t>Based on past experience with other antibiotics used widely for</w:t>
      </w:r>
      <w:r w:rsidR="00CE10A2">
        <w:t xml:space="preserve"> treatment, such selective pressure is likely to drive resistance </w:t>
      </w:r>
      <w:r w:rsidR="005C02BA">
        <w:t>in recognised STI pathogens</w:t>
      </w:r>
      <w:r w:rsidR="00D54D65">
        <w:t>,</w:t>
      </w:r>
      <w:r w:rsidR="005C02BA">
        <w:t xml:space="preserve"> and possibl</w:t>
      </w:r>
      <w:r w:rsidR="00D54D65">
        <w:t>y</w:t>
      </w:r>
      <w:r w:rsidR="005C02BA">
        <w:t xml:space="preserve"> in those that remain under</w:t>
      </w:r>
      <w:r w:rsidR="00D54D65">
        <w:t>-</w:t>
      </w:r>
      <w:r w:rsidR="005C02BA">
        <w:t>detected as well.</w:t>
      </w:r>
    </w:p>
    <w:p w14:paraId="65A645EC" w14:textId="7AC0D56C" w:rsidR="008552C8" w:rsidRPr="00A82FD1" w:rsidRDefault="00EE13AB" w:rsidP="00A078CD">
      <w:pPr>
        <w:jc w:val="both"/>
      </w:pPr>
      <w:r w:rsidRPr="00EE13AB">
        <w:t>Understandably, treatment recommendations in STI guidelines have focused on the “most common” pathogens. However, without a comprehensive understanding of other bacterial species that cause STIs, decision-making remains only partially informed and antimicrobial resistance (AMR) monitoring suboptimal. It is reasonable to assume that if increasing resistance trends are evident among known STI pathogens, similar patterns may occur in other, under</w:t>
      </w:r>
      <w:r w:rsidR="00D54D65">
        <w:t>-</w:t>
      </w:r>
      <w:r w:rsidRPr="00EE13AB">
        <w:t xml:space="preserve">detected bacterial pathogens. Which bacterial species these are, and to what extent changing antibiotic regimens have affected their susceptibility profiles, remain largely unknown—representing a significant knowledge gap. A clear example of this is </w:t>
      </w:r>
      <w:r w:rsidRPr="00EE13AB">
        <w:rPr>
          <w:i/>
          <w:iCs/>
        </w:rPr>
        <w:t>Haemophilus</w:t>
      </w:r>
      <w:r w:rsidRPr="00EE13AB">
        <w:t xml:space="preserve"> spp., which has been identified as the sole pathogen in 10% of symptomatic male urethritis cases and in 17% of mixed infections, and has now become extensively resistant to multiple antibiotic classes.</w:t>
      </w:r>
      <w:r w:rsidR="00256A83">
        <w:fldChar w:fldCharType="begin">
          <w:fldData xml:space="preserve">PEVuZE5vdGU+PENpdGU+PEF1dGhvcj5Hb3VpbGxvbjwvQXV0aG9yPjxZZWFyPjIwMjU8L1llYXI+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</w:fldData>
        </w:fldChar>
      </w:r>
      <w:r w:rsidR="00256A83">
        <w:instrText xml:space="preserve"> ADDIN EN.CITE </w:instrText>
      </w:r>
      <w:r w:rsidR="00256A83">
        <w:fldChar w:fldCharType="begin">
          <w:fldData xml:space="preserve">PEVuZE5vdGU+PENpdGU+PEF1dGhvcj5Hb3VpbGxvbjwvQXV0aG9yPjxZZWFyPjIwMjU8L1llYXI+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</w:fldData>
        </w:fldChar>
      </w:r>
      <w:r w:rsidR="00256A83">
        <w:instrText xml:space="preserve"> ADDIN EN.CITE.DATA </w:instrText>
      </w:r>
      <w:r w:rsidR="00256A83">
        <w:fldChar w:fldCharType="end"/>
      </w:r>
      <w:r w:rsidR="00256A83">
        <w:fldChar w:fldCharType="separate"/>
      </w:r>
      <w:r w:rsidR="00256A83" w:rsidRPr="00256A83">
        <w:rPr>
          <w:noProof/>
          <w:vertAlign w:val="superscript"/>
        </w:rPr>
        <w:t>25</w:t>
      </w:r>
      <w:r w:rsidR="00256A83">
        <w:fldChar w:fldCharType="end"/>
      </w:r>
      <w:r w:rsidR="005F45F8">
        <w:t xml:space="preserve"> </w:t>
      </w:r>
      <w:r w:rsidR="00FF61A3">
        <w:rPr>
          <w:i/>
          <w:iCs/>
        </w:rPr>
        <w:t xml:space="preserve">Haemophilus </w:t>
      </w:r>
      <w:proofErr w:type="spellStart"/>
      <w:r w:rsidR="00FF61A3">
        <w:rPr>
          <w:i/>
          <w:iCs/>
        </w:rPr>
        <w:t>parainfluenzae</w:t>
      </w:r>
      <w:proofErr w:type="spellEnd"/>
      <w:r w:rsidR="00BF3875">
        <w:t xml:space="preserve"> </w:t>
      </w:r>
      <w:r w:rsidR="00283C0C">
        <w:t>emergence as STI-causing pathogen</w:t>
      </w:r>
      <w:r w:rsidR="00BF3875">
        <w:t xml:space="preserve"> </w:t>
      </w:r>
      <w:r w:rsidR="00283C0C">
        <w:t xml:space="preserve">was </w:t>
      </w:r>
      <w:r w:rsidR="00C547DB">
        <w:t xml:space="preserve">initially </w:t>
      </w:r>
      <w:r w:rsidR="00283C0C">
        <w:t>associated with oral-</w:t>
      </w:r>
      <w:r w:rsidR="00FE2C7F">
        <w:t>urogenital transmission promoted by oral sex</w:t>
      </w:r>
      <w:r w:rsidR="00C547DB">
        <w:t>.</w:t>
      </w:r>
      <w:r w:rsidR="00071328">
        <w:t xml:space="preserve"> </w:t>
      </w:r>
      <w:r w:rsidR="00FF61A3">
        <w:t>This niche spill over event</w:t>
      </w:r>
      <w:r w:rsidR="00E06AE0">
        <w:t xml:space="preserve"> </w:t>
      </w:r>
      <w:r w:rsidR="00215388">
        <w:t xml:space="preserve">is one of the </w:t>
      </w:r>
      <w:r w:rsidR="00156BAD">
        <w:t>main underlying</w:t>
      </w:r>
      <w:r w:rsidR="00215388">
        <w:t xml:space="preserve"> mechanisms of emergence of atypical</w:t>
      </w:r>
      <w:r w:rsidR="00BE738E">
        <w:t xml:space="preserve"> bacterial species causing STIs.</w:t>
      </w:r>
      <w:r w:rsidR="00644398">
        <w:fldChar w:fldCharType="begin">
          <w:fldData xml:space="preserve">PEVuZE5vdGU+PENpdGU+PEF1dGhvcj5SaW5jb24tUXVpbnRlcm88L0F1dGhvcj48WWVhcj4yMDI1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=
</w:fldData>
        </w:fldChar>
      </w:r>
      <w:r w:rsidR="00644398">
        <w:instrText xml:space="preserve"> ADDIN EN.CITE </w:instrText>
      </w:r>
      <w:r w:rsidR="00644398">
        <w:fldChar w:fldCharType="begin">
          <w:fldData xml:space="preserve">PEVuZE5vdGU+PENpdGU+PEF1dGhvcj5SaW5jb24tUXVpbnRlcm88L0F1dGhvcj48WWVhcj4yMDI1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=
</w:fldData>
        </w:fldChar>
      </w:r>
      <w:r w:rsidR="00644398">
        <w:instrText xml:space="preserve"> ADDIN EN.CITE.DATA </w:instrText>
      </w:r>
      <w:r w:rsidR="00644398">
        <w:fldChar w:fldCharType="end"/>
      </w:r>
      <w:r w:rsidR="00644398">
        <w:fldChar w:fldCharType="separate"/>
      </w:r>
      <w:r w:rsidR="00644398" w:rsidRPr="00644398">
        <w:rPr>
          <w:noProof/>
          <w:vertAlign w:val="superscript"/>
        </w:rPr>
        <w:t>26</w:t>
      </w:r>
      <w:r w:rsidR="00644398">
        <w:fldChar w:fldCharType="end"/>
      </w:r>
    </w:p>
    <w:p w14:paraId="1E845DD2" w14:textId="3116F243" w:rsidR="00BE28C1" w:rsidRPr="001A27E4" w:rsidRDefault="00C974DB" w:rsidP="00A078CD">
      <w:pPr>
        <w:jc w:val="both"/>
      </w:pPr>
      <w:r>
        <w:t>This systematic review aims to assess and summarise current knowledge on atypical bacterial STIs. We will explore and describe the evidence available in the literature, identify the types of studies conducted, and analyse existing knowledge gaps. Given the breadth of the research question and the exploratory nature of the topic, a scoping review is the most appropriate approach.</w:t>
      </w:r>
      <w:r w:rsidR="007865AD">
        <w:fldChar w:fldCharType="begin">
          <w:fldData xml:space="preserve">PEVuZE5vdGU+PENpdGU+PEF1dGhvcj5QZXRlcnM8L0F1dGhvcj48WWVhcj4yMDIwPC9ZZWFyPjxS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=
</w:fldData>
        </w:fldChar>
      </w:r>
      <w:r w:rsidR="007865AD">
        <w:instrText xml:space="preserve"> ADDIN EN.CITE </w:instrText>
      </w:r>
      <w:r w:rsidR="007865AD">
        <w:fldChar w:fldCharType="begin">
          <w:fldData xml:space="preserve">PEVuZE5vdGU+PENpdGU+PEF1dGhvcj5QZXRlcnM8L0F1dGhvcj48WWVhcj4yMDIwPC9ZZWFyPjxS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=
</w:fldData>
        </w:fldChar>
      </w:r>
      <w:r w:rsidR="007865AD">
        <w:instrText xml:space="preserve"> ADDIN EN.CITE.DATA </w:instrText>
      </w:r>
      <w:r w:rsidR="007865AD">
        <w:fldChar w:fldCharType="end"/>
      </w:r>
      <w:r w:rsidR="007865AD">
        <w:fldChar w:fldCharType="separate"/>
      </w:r>
      <w:r w:rsidR="007865AD" w:rsidRPr="007865AD">
        <w:rPr>
          <w:noProof/>
          <w:vertAlign w:val="superscript"/>
        </w:rPr>
        <w:t>1</w:t>
      </w:r>
      <w:r w:rsidR="007865AD">
        <w:fldChar w:fldCharType="end"/>
      </w:r>
    </w:p>
    <w:p w14:paraId="28F2C414" w14:textId="77777777" w:rsidR="005620D4" w:rsidRDefault="005620D4" w:rsidP="0075230D"/>
    <w:p w14:paraId="2048FB16" w14:textId="2634E8D7" w:rsidR="0075230D" w:rsidRDefault="00FF4EC5" w:rsidP="00EB5A4F">
      <w:pPr>
        <w:pStyle w:val="Heading3"/>
      </w:pPr>
      <w:r>
        <w:t>Objective</w:t>
      </w:r>
    </w:p>
    <w:p w14:paraId="511F33A3" w14:textId="1AA746CD" w:rsidR="00FF4EC5" w:rsidRPr="00F52E7B" w:rsidRDefault="00F942AC" w:rsidP="007358DC">
      <w:pPr>
        <w:jc w:val="both"/>
        <w:rPr>
          <w:color w:val="000000" w:themeColor="text1"/>
        </w:rPr>
      </w:pPr>
      <w:r>
        <w:t xml:space="preserve">To </w:t>
      </w:r>
      <w:r w:rsidRPr="00F52E7B">
        <w:rPr>
          <w:color w:val="000000" w:themeColor="text1"/>
        </w:rPr>
        <w:t xml:space="preserve">synthesise existing evidence of </w:t>
      </w:r>
      <w:r w:rsidR="000C5E0A" w:rsidRPr="00F52E7B">
        <w:rPr>
          <w:color w:val="000000" w:themeColor="text1"/>
        </w:rPr>
        <w:t xml:space="preserve">atypical bacterial pathogens causing </w:t>
      </w:r>
      <w:r w:rsidR="007358DC" w:rsidRPr="00F52E7B">
        <w:rPr>
          <w:color w:val="000000" w:themeColor="text1"/>
        </w:rPr>
        <w:t>idiopathic urethritis and cervicitis</w:t>
      </w:r>
      <w:r w:rsidR="004518A0" w:rsidRPr="00F52E7B">
        <w:rPr>
          <w:color w:val="000000" w:themeColor="text1"/>
        </w:rPr>
        <w:t xml:space="preserve"> with negative STI test</w:t>
      </w:r>
      <w:r w:rsidR="007358DC" w:rsidRPr="00F52E7B">
        <w:rPr>
          <w:color w:val="000000" w:themeColor="text1"/>
        </w:rPr>
        <w:t>.</w:t>
      </w:r>
    </w:p>
    <w:p w14:paraId="10EEFD9D" w14:textId="77777777" w:rsidR="00FF4EC5" w:rsidRDefault="00FF4EC5" w:rsidP="00FF4EC5"/>
    <w:p w14:paraId="5805623E" w14:textId="67BBE350" w:rsidR="00FF4EC5" w:rsidRDefault="00FF4EC5" w:rsidP="00FF4EC5">
      <w:pPr>
        <w:pStyle w:val="Heading2"/>
      </w:pPr>
      <w:r>
        <w:t>METHODS</w:t>
      </w:r>
    </w:p>
    <w:p w14:paraId="33ED88C5" w14:textId="1301960F" w:rsidR="007358DC" w:rsidRDefault="00E960DD" w:rsidP="00300181">
      <w:pPr>
        <w:jc w:val="both"/>
      </w:pPr>
      <w:r>
        <w:t>Design and methods used for this systematic review comply with the updated guideline of JBI scoping review</w:t>
      </w:r>
      <w:r>
        <w:fldChar w:fldCharType="begin">
          <w:fldData xml:space="preserve">PEVuZE5vdGU+PENpdGU+PEF1dGhvcj5QZXRlcnM8L0F1dGhvcj48WWVhcj4yMDIwPC9ZZWFyPjxS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</w:fldData>
        </w:fldChar>
      </w:r>
      <w:r>
        <w:instrText xml:space="preserve"> ADDIN EN.CITE </w:instrText>
      </w:r>
      <w:r>
        <w:fldChar w:fldCharType="begin">
          <w:fldData xml:space="preserve">PEVuZE5vdGU+PENpdGU+PEF1dGhvcj5QZXRlcnM8L0F1dGhvcj48WWVhcj4yMDIwPC9ZZWFyPjxS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</w:fldData>
        </w:fldChar>
      </w:r>
      <w:r>
        <w:instrText xml:space="preserve"> ADDIN EN.CITE.DATA </w:instrText>
      </w:r>
      <w:r>
        <w:fldChar w:fldCharType="end"/>
      </w:r>
      <w:r>
        <w:fldChar w:fldCharType="separate"/>
      </w:r>
      <w:r w:rsidRPr="000C260B">
        <w:rPr>
          <w:noProof/>
          <w:vertAlign w:val="superscript"/>
        </w:rPr>
        <w:t>1,2</w:t>
      </w:r>
      <w:r>
        <w:fldChar w:fldCharType="end"/>
      </w:r>
      <w:r>
        <w:t xml:space="preserve"> and will be reported in line with the PRISMA-Scr.</w:t>
      </w:r>
      <w:r>
        <w:fldChar w:fldCharType="begin">
          <w:fldData xml:space="preserve">PEVuZE5vdGU+PENpdGU+PEF1dGhvcj5UcmljY288L0F1dGhvcj48WWVhcj4yMDE4PC9ZZWFyPjxS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</w:fldData>
        </w:fldChar>
      </w:r>
      <w:r>
        <w:instrText xml:space="preserve"> ADDIN EN.CITE </w:instrText>
      </w:r>
      <w:r>
        <w:fldChar w:fldCharType="begin">
          <w:fldData xml:space="preserve">PEVuZE5vdGU+PENpdGU+PEF1dGhvcj5UcmljY288L0F1dGhvcj48WWVhcj4yMDE4PC9ZZWFyPjxS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</w:fldData>
        </w:fldChar>
      </w:r>
      <w:r>
        <w:instrText xml:space="preserve"> ADDIN EN.CITE.DATA </w:instrText>
      </w:r>
      <w:r>
        <w:fldChar w:fldCharType="end"/>
      </w:r>
      <w:r>
        <w:fldChar w:fldCharType="separate"/>
      </w:r>
      <w:r w:rsidRPr="00791FEE">
        <w:rPr>
          <w:noProof/>
          <w:vertAlign w:val="superscript"/>
        </w:rPr>
        <w:t>3</w:t>
      </w:r>
      <w:r>
        <w:fldChar w:fldCharType="end"/>
      </w:r>
      <w:r w:rsidR="00300181">
        <w:t xml:space="preserve"> Eligibility criteria were informed </w:t>
      </w:r>
      <w:r w:rsidR="009D2EBD">
        <w:t>in accordance with the</w:t>
      </w:r>
      <w:r w:rsidR="001C2068">
        <w:t xml:space="preserve"> PRISMA and</w:t>
      </w:r>
      <w:r w:rsidR="009D2EBD">
        <w:t xml:space="preserve"> PRISMA-</w:t>
      </w:r>
      <w:proofErr w:type="spellStart"/>
      <w:r w:rsidR="009D2EBD">
        <w:t>Scr</w:t>
      </w:r>
      <w:proofErr w:type="spellEnd"/>
      <w:r w:rsidR="009D2EBD">
        <w:t xml:space="preserve"> guideline.</w:t>
      </w:r>
    </w:p>
    <w:p w14:paraId="4C5925D9" w14:textId="77777777" w:rsidR="009D2EBD" w:rsidRPr="007358DC" w:rsidRDefault="009D2EBD" w:rsidP="00300181">
      <w:pPr>
        <w:jc w:val="both"/>
      </w:pPr>
    </w:p>
    <w:p w14:paraId="2D5C9751" w14:textId="303C9918" w:rsidR="00FF4EC5" w:rsidRDefault="00286536" w:rsidP="00EB5A4F">
      <w:pPr>
        <w:pStyle w:val="Heading3"/>
      </w:pPr>
      <w:r>
        <w:lastRenderedPageBreak/>
        <w:t>Eligibility criteria</w:t>
      </w:r>
    </w:p>
    <w:p w14:paraId="5BD07F61" w14:textId="0D3516F4" w:rsidR="009D2EBD" w:rsidRDefault="001C2068" w:rsidP="009D2EBD">
      <w:r>
        <w:t>Patient (P):</w:t>
      </w:r>
      <w:r w:rsidR="00EA339A">
        <w:t xml:space="preserve"> Adult male </w:t>
      </w:r>
      <w:r w:rsidR="0008182D">
        <w:t xml:space="preserve">and female </w:t>
      </w:r>
      <w:r w:rsidR="00EA339A">
        <w:t xml:space="preserve">patients </w:t>
      </w:r>
      <w:r w:rsidR="0008182D">
        <w:t>suspected of</w:t>
      </w:r>
      <w:r w:rsidR="00EA339A">
        <w:t xml:space="preserve"> urethral discharge or urethritis </w:t>
      </w:r>
      <w:r w:rsidR="0008182D">
        <w:t xml:space="preserve">and </w:t>
      </w:r>
      <w:r w:rsidR="004518A0" w:rsidRPr="00F52E7B">
        <w:rPr>
          <w:color w:val="000000" w:themeColor="text1"/>
        </w:rPr>
        <w:t>cervicitis with negative STI test</w:t>
      </w:r>
      <w:r w:rsidR="0008182D" w:rsidRPr="00F52E7B">
        <w:rPr>
          <w:color w:val="000000" w:themeColor="text1"/>
        </w:rPr>
        <w:t>, respectively.</w:t>
      </w:r>
    </w:p>
    <w:p w14:paraId="28C38095" w14:textId="53D1A007" w:rsidR="001C2068" w:rsidRPr="00FF420B" w:rsidRDefault="00EA339A" w:rsidP="009D2EBD">
      <w:proofErr w:type="spellStart"/>
      <w:r>
        <w:t>Etiology</w:t>
      </w:r>
      <w:proofErr w:type="spellEnd"/>
      <w:r>
        <w:t xml:space="preserve"> (E):</w:t>
      </w:r>
      <w:r w:rsidR="00D83378">
        <w:t xml:space="preserve"> </w:t>
      </w:r>
      <w:r w:rsidR="00FF420B">
        <w:t>Atypical bacterial pathogens (</w:t>
      </w:r>
      <w:r w:rsidR="00724E15">
        <w:t>all bacterial species</w:t>
      </w:r>
      <w:r w:rsidR="00FF420B">
        <w:t xml:space="preserve"> </w:t>
      </w:r>
      <w:r w:rsidR="00724E15">
        <w:rPr>
          <w:b/>
          <w:bCs/>
          <w:u w:val="single"/>
        </w:rPr>
        <w:t>except</w:t>
      </w:r>
      <w:r w:rsidR="00FF420B">
        <w:t xml:space="preserve"> </w:t>
      </w:r>
      <w:r w:rsidR="00FF420B" w:rsidRPr="00F52E7B">
        <w:rPr>
          <w:i/>
          <w:iCs/>
        </w:rPr>
        <w:t xml:space="preserve">N. gonorrhoeae, C. trachomatis, M. </w:t>
      </w:r>
      <w:proofErr w:type="spellStart"/>
      <w:r w:rsidR="00FF420B" w:rsidRPr="00F52E7B">
        <w:rPr>
          <w:i/>
          <w:iCs/>
        </w:rPr>
        <w:t>genitalium</w:t>
      </w:r>
      <w:proofErr w:type="spellEnd"/>
      <w:r w:rsidR="00FF420B" w:rsidRPr="00F52E7B">
        <w:rPr>
          <w:i/>
          <w:iCs/>
        </w:rPr>
        <w:t xml:space="preserve">, U. </w:t>
      </w:r>
      <w:proofErr w:type="spellStart"/>
      <w:r w:rsidR="00FF420B" w:rsidRPr="00F52E7B">
        <w:rPr>
          <w:i/>
          <w:iCs/>
        </w:rPr>
        <w:t>urealyticum</w:t>
      </w:r>
      <w:proofErr w:type="spellEnd"/>
      <w:r w:rsidR="00FF420B" w:rsidRPr="00F52E7B">
        <w:rPr>
          <w:i/>
          <w:iCs/>
        </w:rPr>
        <w:t>, T. vaginalis, U. parvum, M. hominis</w:t>
      </w:r>
      <w:r w:rsidR="00FF420B">
        <w:t>)</w:t>
      </w:r>
    </w:p>
    <w:p w14:paraId="0C88F4B8" w14:textId="46D8A09D" w:rsidR="00EA339A" w:rsidRDefault="00EA339A" w:rsidP="009D2EBD">
      <w:r>
        <w:t>Outcome (O):</w:t>
      </w:r>
      <w:r w:rsidR="00FF420B">
        <w:t xml:space="preserve"> urethral discharge or urethritis</w:t>
      </w:r>
      <w:r w:rsidR="0008182D">
        <w:t xml:space="preserve"> </w:t>
      </w:r>
      <w:r w:rsidR="0008182D" w:rsidRPr="00F52E7B">
        <w:rPr>
          <w:color w:val="000000" w:themeColor="text1"/>
        </w:rPr>
        <w:t xml:space="preserve">or </w:t>
      </w:r>
      <w:r w:rsidR="004518A0" w:rsidRPr="00F52E7B">
        <w:rPr>
          <w:color w:val="000000" w:themeColor="text1"/>
        </w:rPr>
        <w:t>cervicitis with negative STI test</w:t>
      </w:r>
      <w:r w:rsidR="0008182D" w:rsidRPr="00F52E7B">
        <w:rPr>
          <w:color w:val="000000" w:themeColor="text1"/>
        </w:rPr>
        <w:t>.</w:t>
      </w:r>
    </w:p>
    <w:p w14:paraId="2C34D5E9" w14:textId="77777777" w:rsidR="00EA339A" w:rsidRPr="009D2EBD" w:rsidRDefault="00EA339A" w:rsidP="009D2EBD"/>
    <w:p w14:paraId="2012FE5B" w14:textId="1287641D" w:rsidR="00286536" w:rsidRDefault="00286536" w:rsidP="00EB5A4F">
      <w:pPr>
        <w:pStyle w:val="Heading3"/>
      </w:pPr>
      <w:r>
        <w:t>Information sources</w:t>
      </w:r>
    </w:p>
    <w:p w14:paraId="422957C5" w14:textId="57C538DA" w:rsidR="00724E15" w:rsidRDefault="00223F23" w:rsidP="00AE5257">
      <w:pPr>
        <w:jc w:val="both"/>
      </w:pPr>
      <w:r>
        <w:t>The search will employ</w:t>
      </w:r>
      <w:r w:rsidR="001E3F99">
        <w:t xml:space="preserve"> a variety of electronic databases, using </w:t>
      </w:r>
      <w:r w:rsidR="00AE5257">
        <w:t>predefined keywords (see Search strategy)</w:t>
      </w:r>
      <w:r w:rsidR="00AD182C">
        <w:t xml:space="preserve"> from inception to 1</w:t>
      </w:r>
      <w:r w:rsidR="00B929BB">
        <w:t xml:space="preserve">5 January 2026. There will be no language or geographical restrictions. </w:t>
      </w:r>
      <w:r w:rsidR="00C80FDA">
        <w:t xml:space="preserve">Articles </w:t>
      </w:r>
      <w:r w:rsidR="00B05061">
        <w:t>written in other languages</w:t>
      </w:r>
      <w:r w:rsidR="00C80FDA">
        <w:t xml:space="preserve"> in </w:t>
      </w:r>
      <w:r w:rsidR="00785214">
        <w:t xml:space="preserve">English will be translated </w:t>
      </w:r>
      <w:r w:rsidR="00BA317D">
        <w:t>with the help of Generative A</w:t>
      </w:r>
      <w:r w:rsidR="00E62479">
        <w:t xml:space="preserve">rtificial Intelligence (AI) </w:t>
      </w:r>
      <w:r w:rsidR="00B05061">
        <w:t>in accordance with the University of Oxford’s Policy for Using Generative AI in Research.</w:t>
      </w:r>
      <w:r w:rsidR="000937DB">
        <w:fldChar w:fldCharType="begin"/>
      </w:r>
      <w:r w:rsidR="00644398">
        <w:instrText xml:space="preserve"> ADDIN EN.CITE &lt;EndNote&gt;&lt;Cite&gt;&lt;Year&gt;2025&lt;/Year&gt;&lt;RecNum&gt;650&lt;/RecNum&gt;&lt;DisplayText&gt;&lt;style face="superscript"&gt;27&lt;/style&gt;&lt;/DisplayText&gt;&lt;record&gt;&lt;rec-number&gt;650&lt;/rec-number&gt;&lt;foreign-keys&gt;&lt;key app="EN" db-id="trzpwfsavwzzarexpsbpex2q2txs02rfr2r2" timestamp="1764779184"&gt;650&lt;/key&gt;&lt;/foreign-keys&gt;&lt;ref-type name="Web Page"&gt;12&lt;/ref-type&gt;&lt;contributors&gt;&lt;/contributors&gt;&lt;titles&gt;&lt;title&gt;University of Oxford’s Policy for Using Generative AI in Research &lt;/title&gt;&lt;/titles&gt;&lt;dates&gt;&lt;year&gt;2025&lt;/year&gt;&lt;/dates&gt;&lt;pub-location&gt;Oxford&lt;/pub-location&gt;&lt;publisher&gt;University of Oxford&lt;/publisher&gt;&lt;urls&gt;&lt;related-urls&gt;&lt;url&gt;https://www.ox.ac.uk/research/support-researchers/research-practice/policy-generative-ai-research&lt;/url&gt;&lt;/related-urls&gt;&lt;/urls&gt;&lt;custom1&gt;2025&lt;/custom1&gt;&lt;custom2&gt;December 2nd&lt;/custom2&gt;&lt;/record&gt;&lt;/Cite&gt;&lt;/EndNote&gt;</w:instrText>
      </w:r>
      <w:r w:rsidR="000937DB">
        <w:fldChar w:fldCharType="separate"/>
      </w:r>
      <w:r w:rsidR="00644398" w:rsidRPr="00644398">
        <w:rPr>
          <w:noProof/>
          <w:vertAlign w:val="superscript"/>
        </w:rPr>
        <w:t>27</w:t>
      </w:r>
      <w:r w:rsidR="000937DB">
        <w:fldChar w:fldCharType="end"/>
      </w:r>
    </w:p>
    <w:p w14:paraId="0A1EB81F" w14:textId="0D975E3E" w:rsidR="00B05061" w:rsidRDefault="00B05061" w:rsidP="00AE5257">
      <w:pPr>
        <w:jc w:val="both"/>
      </w:pPr>
      <w:r>
        <w:t>Databases:</w:t>
      </w:r>
    </w:p>
    <w:p w14:paraId="43648C87" w14:textId="05E0784B" w:rsidR="00B05061" w:rsidRDefault="00A970B7" w:rsidP="00B05061">
      <w:pPr>
        <w:pStyle w:val="ListParagraph"/>
        <w:numPr>
          <w:ilvl w:val="0"/>
          <w:numId w:val="1"/>
        </w:numPr>
        <w:ind w:left="284" w:hanging="284"/>
        <w:jc w:val="both"/>
      </w:pPr>
      <w:r>
        <w:t xml:space="preserve">MEDLINE </w:t>
      </w:r>
      <w:r w:rsidR="00F102FA">
        <w:t xml:space="preserve">and EMBASE </w:t>
      </w:r>
      <w:r>
        <w:t>via Ovid</w:t>
      </w:r>
    </w:p>
    <w:p w14:paraId="532F3300" w14:textId="2D12E0AF" w:rsidR="00A970B7" w:rsidRDefault="00A970B7" w:rsidP="00B05061">
      <w:pPr>
        <w:pStyle w:val="ListParagraph"/>
        <w:numPr>
          <w:ilvl w:val="0"/>
          <w:numId w:val="1"/>
        </w:numPr>
        <w:ind w:left="284" w:hanging="284"/>
        <w:jc w:val="both"/>
      </w:pPr>
      <w:r>
        <w:t xml:space="preserve">Web of Science (Core collection, </w:t>
      </w:r>
      <w:r w:rsidR="000726A8">
        <w:t xml:space="preserve">Preprint citation index, </w:t>
      </w:r>
      <w:r w:rsidR="00E81BFD">
        <w:t>and C</w:t>
      </w:r>
      <w:r w:rsidR="000726A8">
        <w:t>onference proceeding citation index)</w:t>
      </w:r>
    </w:p>
    <w:p w14:paraId="346BD57F" w14:textId="7414A666" w:rsidR="000726A8" w:rsidRDefault="000726A8" w:rsidP="00B05061">
      <w:pPr>
        <w:pStyle w:val="ListParagraph"/>
        <w:numPr>
          <w:ilvl w:val="0"/>
          <w:numId w:val="1"/>
        </w:numPr>
        <w:ind w:left="284" w:hanging="284"/>
        <w:jc w:val="both"/>
      </w:pPr>
      <w:r>
        <w:t>Scopus</w:t>
      </w:r>
    </w:p>
    <w:p w14:paraId="3877D980" w14:textId="41B8DA1C" w:rsidR="00E81BFD" w:rsidRDefault="00E81BFD" w:rsidP="00B05061">
      <w:pPr>
        <w:pStyle w:val="ListParagraph"/>
        <w:numPr>
          <w:ilvl w:val="0"/>
          <w:numId w:val="1"/>
        </w:numPr>
        <w:ind w:left="284" w:hanging="284"/>
        <w:jc w:val="both"/>
      </w:pPr>
      <w:r>
        <w:t>Google scholar</w:t>
      </w:r>
    </w:p>
    <w:p w14:paraId="236543CD" w14:textId="3E5307DF" w:rsidR="00724E15" w:rsidRDefault="00A73C9A" w:rsidP="00435113">
      <w:pPr>
        <w:jc w:val="both"/>
      </w:pPr>
      <w:r>
        <w:t>To complement the literature searc</w:t>
      </w:r>
      <w:r w:rsidR="00AF03D2">
        <w:t xml:space="preserve">h </w:t>
      </w:r>
      <w:r w:rsidR="007E7859">
        <w:t xml:space="preserve">and increase its sensitivity, a collateral search through </w:t>
      </w:r>
      <w:r w:rsidR="00A27A7A">
        <w:t xml:space="preserve">NCBI </w:t>
      </w:r>
      <w:proofErr w:type="spellStart"/>
      <w:r w:rsidR="00A27A7A">
        <w:t>BioSample</w:t>
      </w:r>
      <w:proofErr w:type="spellEnd"/>
      <w:r w:rsidR="00A27A7A">
        <w:t xml:space="preserve"> database will be conducted to identify rare bacterial </w:t>
      </w:r>
      <w:r w:rsidR="00DD732B">
        <w:t>species isolated from human infection case from urethra (in male) or cervix (in female)</w:t>
      </w:r>
      <w:r w:rsidR="00A31645">
        <w:t xml:space="preserve"> reported on this database</w:t>
      </w:r>
      <w:r w:rsidR="00DD732B">
        <w:t>.</w:t>
      </w:r>
      <w:r w:rsidR="00A31645">
        <w:t xml:space="preserve"> All bacterial species identified through this means will be included as </w:t>
      </w:r>
      <w:r w:rsidR="00435113">
        <w:t xml:space="preserve">additional </w:t>
      </w:r>
      <w:r w:rsidR="00A31645">
        <w:t xml:space="preserve">keywords for </w:t>
      </w:r>
      <w:r w:rsidR="00435113">
        <w:t>literature search.</w:t>
      </w:r>
    </w:p>
    <w:p w14:paraId="0482ECD4" w14:textId="77777777" w:rsidR="005767C5" w:rsidRPr="00724E15" w:rsidRDefault="005767C5" w:rsidP="00724E15"/>
    <w:p w14:paraId="178F4917" w14:textId="06C848F6" w:rsidR="00286536" w:rsidRDefault="00286536" w:rsidP="00EB5A4F">
      <w:pPr>
        <w:pStyle w:val="Heading3"/>
      </w:pPr>
      <w:r>
        <w:t>Search strategy</w:t>
      </w:r>
    </w:p>
    <w:p w14:paraId="732EDD4D" w14:textId="634F1FC5" w:rsidR="00E346A6" w:rsidRDefault="00E346A6" w:rsidP="00420688">
      <w:pPr>
        <w:jc w:val="both"/>
      </w:pPr>
      <w:r>
        <w:t xml:space="preserve">The search strategy will include </w:t>
      </w:r>
      <w:r w:rsidR="002E7927">
        <w:t>disease outcome terms</w:t>
      </w:r>
      <w:r w:rsidR="00D65278">
        <w:t xml:space="preserve"> and</w:t>
      </w:r>
      <w:r w:rsidR="002E7927">
        <w:t xml:space="preserve"> </w:t>
      </w:r>
      <w:r w:rsidR="004129C6">
        <w:t>a</w:t>
      </w:r>
      <w:r w:rsidR="00D65278">
        <w:t>etiology-related terms (broad and specific). Disease outcome terms</w:t>
      </w:r>
      <w:r w:rsidR="00D44861">
        <w:t xml:space="preserve"> are “</w:t>
      </w:r>
      <w:r w:rsidR="004A1DDE">
        <w:t xml:space="preserve">sexually transmitted disease”, “sexually transmitted infection”, “urethritis”, “cervicitis, and </w:t>
      </w:r>
      <w:r w:rsidR="00420688">
        <w:t>“</w:t>
      </w:r>
      <w:r w:rsidR="00420688" w:rsidRPr="00F52E7B">
        <w:t>pelvic inflammatory disease</w:t>
      </w:r>
      <w:r w:rsidR="00420688">
        <w:t xml:space="preserve">”. Broad </w:t>
      </w:r>
      <w:r w:rsidR="004129C6">
        <w:t>a</w:t>
      </w:r>
      <w:r w:rsidR="00420688">
        <w:t>etiology-related terms are “</w:t>
      </w:r>
      <w:r w:rsidR="00A874E3">
        <w:t>emerging” OR “emergence” and “pathogen”</w:t>
      </w:r>
      <w:r w:rsidR="00A25B72">
        <w:t xml:space="preserve"> OR “bacteria”. Specific </w:t>
      </w:r>
      <w:r w:rsidR="004129C6">
        <w:t>a</w:t>
      </w:r>
      <w:r w:rsidR="00A25B72">
        <w:t xml:space="preserve">etiology terms are specific bacterial species identified during complementary search through the NCBI </w:t>
      </w:r>
      <w:proofErr w:type="spellStart"/>
      <w:r w:rsidR="00A25B72">
        <w:t>BioSample</w:t>
      </w:r>
      <w:proofErr w:type="spellEnd"/>
      <w:r w:rsidR="00A25B72">
        <w:t xml:space="preserve"> database</w:t>
      </w:r>
      <w:r w:rsidR="00CF7377">
        <w:t xml:space="preserve"> (see Data management and Selection process)</w:t>
      </w:r>
      <w:r w:rsidR="00A25B72">
        <w:t>.</w:t>
      </w:r>
      <w:r w:rsidR="006746F3">
        <w:t xml:space="preserve"> </w:t>
      </w:r>
      <w:r w:rsidR="00B20887">
        <w:t>An e</w:t>
      </w:r>
      <w:r w:rsidR="006746F3">
        <w:t>xample is provided in Table 1.</w:t>
      </w:r>
    </w:p>
    <w:p w14:paraId="4A507EC3" w14:textId="77777777" w:rsidR="009B1CBC" w:rsidRDefault="009B1CBC" w:rsidP="00AE7739"/>
    <w:p w14:paraId="585FA463" w14:textId="77777777" w:rsidR="006C2974" w:rsidRDefault="006C2974">
      <w:pPr>
        <w:spacing w:after="160" w:line="278" w:lineRule="auto"/>
      </w:pPr>
      <w:r>
        <w:br w:type="page"/>
      </w:r>
    </w:p>
    <w:p w14:paraId="01850F2E" w14:textId="585F3ACD" w:rsidR="009B1CBC" w:rsidRDefault="009B1CBC" w:rsidP="00AE7739">
      <w:r>
        <w:lastRenderedPageBreak/>
        <w:t xml:space="preserve">Table 1. Example of the search strategy implemented for MEDLINE </w:t>
      </w:r>
      <w:r w:rsidR="00EA3ACC">
        <w:t xml:space="preserve">and EMBASE search via </w:t>
      </w:r>
      <w:r>
        <w:t>Ovid</w:t>
      </w:r>
      <w:r w:rsidR="00712165">
        <w:t>: advanced search on 3</w:t>
      </w:r>
      <w:r w:rsidR="00712165" w:rsidRPr="00712165">
        <w:rPr>
          <w:vertAlign w:val="superscript"/>
        </w:rPr>
        <w:t>rd</w:t>
      </w:r>
      <w:r w:rsidR="00712165">
        <w:t xml:space="preserve"> December 202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104"/>
        <w:gridCol w:w="2556"/>
      </w:tblGrid>
      <w:tr w:rsidR="0049328E" w:rsidRPr="006C2974" w14:paraId="64CBFFC6" w14:textId="77777777" w:rsidTr="001412D0">
        <w:tc>
          <w:tcPr>
            <w:tcW w:w="1129" w:type="dxa"/>
            <w:tcBorders>
              <w:top w:val="single" w:sz="4" w:space="0" w:color="auto"/>
              <w:bottom w:val="single" w:sz="4" w:space="0" w:color="auto"/>
            </w:tcBorders>
          </w:tcPr>
          <w:p w14:paraId="6E0F6E8E" w14:textId="0B136944" w:rsidR="0049328E" w:rsidRPr="006C2974" w:rsidRDefault="0049328E" w:rsidP="00F868AB">
            <w:pPr>
              <w:spacing w:after="0"/>
              <w:jc w:val="center"/>
              <w:rPr>
                <w:rFonts w:cs="Arial"/>
                <w:sz w:val="22"/>
                <w:szCs w:val="22"/>
              </w:rPr>
            </w:pPr>
            <w:r w:rsidRPr="006C2974">
              <w:rPr>
                <w:rFonts w:cs="Arial"/>
                <w:sz w:val="22"/>
                <w:szCs w:val="22"/>
              </w:rPr>
              <w:t>No</w:t>
            </w:r>
          </w:p>
        </w:tc>
        <w:tc>
          <w:tcPr>
            <w:tcW w:w="5104" w:type="dxa"/>
            <w:tcBorders>
              <w:top w:val="single" w:sz="4" w:space="0" w:color="auto"/>
              <w:bottom w:val="single" w:sz="4" w:space="0" w:color="auto"/>
            </w:tcBorders>
          </w:tcPr>
          <w:p w14:paraId="61112F1A" w14:textId="745CC0EA" w:rsidR="0049328E" w:rsidRPr="006C2974" w:rsidRDefault="0049328E" w:rsidP="00F868AB">
            <w:pPr>
              <w:spacing w:after="0"/>
              <w:jc w:val="center"/>
              <w:rPr>
                <w:rFonts w:cs="Arial"/>
                <w:sz w:val="22"/>
                <w:szCs w:val="22"/>
              </w:rPr>
            </w:pPr>
            <w:r w:rsidRPr="006C2974">
              <w:rPr>
                <w:rFonts w:cs="Arial"/>
                <w:sz w:val="22"/>
                <w:szCs w:val="22"/>
              </w:rPr>
              <w:t>Keywords</w:t>
            </w:r>
          </w:p>
        </w:tc>
        <w:tc>
          <w:tcPr>
            <w:tcW w:w="2556" w:type="dxa"/>
            <w:tcBorders>
              <w:top w:val="single" w:sz="4" w:space="0" w:color="auto"/>
              <w:bottom w:val="single" w:sz="4" w:space="0" w:color="auto"/>
            </w:tcBorders>
          </w:tcPr>
          <w:p w14:paraId="6B48D97A" w14:textId="38673563" w:rsidR="0049328E" w:rsidRPr="006C2974" w:rsidRDefault="0049328E" w:rsidP="00F868AB">
            <w:pPr>
              <w:spacing w:after="0"/>
              <w:jc w:val="center"/>
              <w:rPr>
                <w:rFonts w:cs="Arial"/>
                <w:sz w:val="22"/>
                <w:szCs w:val="22"/>
              </w:rPr>
            </w:pPr>
            <w:r w:rsidRPr="006C2974">
              <w:rPr>
                <w:rFonts w:cs="Arial"/>
                <w:sz w:val="22"/>
                <w:szCs w:val="22"/>
              </w:rPr>
              <w:t>Result</w:t>
            </w:r>
          </w:p>
        </w:tc>
      </w:tr>
      <w:tr w:rsidR="0049328E" w:rsidRPr="006C2974" w14:paraId="4DC40179" w14:textId="77777777" w:rsidTr="001412D0">
        <w:tc>
          <w:tcPr>
            <w:tcW w:w="1129" w:type="dxa"/>
            <w:tcBorders>
              <w:top w:val="single" w:sz="4" w:space="0" w:color="auto"/>
            </w:tcBorders>
          </w:tcPr>
          <w:p w14:paraId="012042D9" w14:textId="3477F8FC" w:rsidR="0049328E" w:rsidRPr="006C2974" w:rsidRDefault="00F868AB" w:rsidP="00F868AB">
            <w:pPr>
              <w:spacing w:after="0"/>
              <w:jc w:val="center"/>
              <w:rPr>
                <w:rFonts w:cs="Arial"/>
                <w:sz w:val="22"/>
                <w:szCs w:val="22"/>
              </w:rPr>
            </w:pPr>
            <w:r w:rsidRPr="006C2974">
              <w:rPr>
                <w:rFonts w:cs="Arial"/>
                <w:sz w:val="22"/>
                <w:szCs w:val="22"/>
              </w:rPr>
              <w:t>1</w:t>
            </w:r>
          </w:p>
        </w:tc>
        <w:tc>
          <w:tcPr>
            <w:tcW w:w="5104" w:type="dxa"/>
            <w:tcBorders>
              <w:top w:val="single" w:sz="4" w:space="0" w:color="auto"/>
            </w:tcBorders>
          </w:tcPr>
          <w:p w14:paraId="4DB1323B" w14:textId="07BB8DCC" w:rsidR="0049328E" w:rsidRPr="006C2974" w:rsidRDefault="002F115E" w:rsidP="0049328E">
            <w:pPr>
              <w:spacing w:after="0"/>
              <w:rPr>
                <w:rFonts w:cs="Arial"/>
                <w:sz w:val="22"/>
                <w:szCs w:val="22"/>
              </w:rPr>
            </w:pPr>
            <w:r w:rsidRPr="006C2974">
              <w:rPr>
                <w:rFonts w:cs="Arial"/>
                <w:sz w:val="22"/>
                <w:szCs w:val="22"/>
              </w:rPr>
              <w:t>sexually transmitted.mp.</w:t>
            </w:r>
          </w:p>
        </w:tc>
        <w:tc>
          <w:tcPr>
            <w:tcW w:w="2556" w:type="dxa"/>
            <w:tcBorders>
              <w:top w:val="single" w:sz="4" w:space="0" w:color="auto"/>
            </w:tcBorders>
          </w:tcPr>
          <w:p w14:paraId="21E0F281" w14:textId="074C0043" w:rsidR="0049328E" w:rsidRPr="006C2974" w:rsidRDefault="00A302EE" w:rsidP="001412D0">
            <w:pPr>
              <w:spacing w:after="0"/>
              <w:jc w:val="right"/>
              <w:rPr>
                <w:rFonts w:cs="Arial"/>
                <w:sz w:val="22"/>
                <w:szCs w:val="22"/>
              </w:rPr>
            </w:pPr>
            <w:r w:rsidRPr="006C2974">
              <w:rPr>
                <w:rFonts w:cs="Arial"/>
                <w:sz w:val="22"/>
                <w:szCs w:val="22"/>
              </w:rPr>
              <w:t>137</w:t>
            </w:r>
            <w:r w:rsidR="001412D0">
              <w:rPr>
                <w:rFonts w:cs="Arial"/>
                <w:sz w:val="22"/>
                <w:szCs w:val="22"/>
              </w:rPr>
              <w:t>,</w:t>
            </w:r>
            <w:r w:rsidRPr="006C2974">
              <w:rPr>
                <w:rFonts w:cs="Arial"/>
                <w:sz w:val="22"/>
                <w:szCs w:val="22"/>
              </w:rPr>
              <w:t>867</w:t>
            </w:r>
          </w:p>
        </w:tc>
      </w:tr>
      <w:tr w:rsidR="0049328E" w:rsidRPr="006C2974" w14:paraId="4D1AF922" w14:textId="77777777" w:rsidTr="001412D0">
        <w:tc>
          <w:tcPr>
            <w:tcW w:w="1129" w:type="dxa"/>
          </w:tcPr>
          <w:p w14:paraId="73796B27" w14:textId="7997996F" w:rsidR="0049328E" w:rsidRPr="006C2974" w:rsidRDefault="00F868AB" w:rsidP="00F868AB">
            <w:pPr>
              <w:spacing w:after="0"/>
              <w:jc w:val="center"/>
              <w:rPr>
                <w:rFonts w:cs="Arial"/>
                <w:sz w:val="22"/>
                <w:szCs w:val="22"/>
              </w:rPr>
            </w:pPr>
            <w:r w:rsidRPr="006C2974">
              <w:rPr>
                <w:rFonts w:cs="Arial"/>
                <w:sz w:val="22"/>
                <w:szCs w:val="22"/>
              </w:rPr>
              <w:t>2</w:t>
            </w:r>
          </w:p>
        </w:tc>
        <w:tc>
          <w:tcPr>
            <w:tcW w:w="5104" w:type="dxa"/>
          </w:tcPr>
          <w:p w14:paraId="14109C19" w14:textId="248140C8" w:rsidR="0049328E" w:rsidRPr="006C2974" w:rsidRDefault="00115002" w:rsidP="0049328E">
            <w:pPr>
              <w:spacing w:after="0"/>
              <w:rPr>
                <w:rFonts w:cs="Arial"/>
                <w:sz w:val="22"/>
                <w:szCs w:val="22"/>
              </w:rPr>
            </w:pPr>
            <w:r w:rsidRPr="006C2974">
              <w:rPr>
                <w:rFonts w:cs="Arial"/>
                <w:sz w:val="22"/>
                <w:szCs w:val="22"/>
              </w:rPr>
              <w:t>disease.mp.</w:t>
            </w:r>
          </w:p>
        </w:tc>
        <w:tc>
          <w:tcPr>
            <w:tcW w:w="2556" w:type="dxa"/>
            <w:shd w:val="clear" w:color="auto" w:fill="auto"/>
          </w:tcPr>
          <w:p w14:paraId="5C413855" w14:textId="2B819192" w:rsidR="0049328E"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17</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703</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205</w:t>
            </w:r>
          </w:p>
        </w:tc>
      </w:tr>
      <w:tr w:rsidR="0049328E" w:rsidRPr="006C2974" w14:paraId="75B22B34" w14:textId="77777777" w:rsidTr="001412D0">
        <w:tc>
          <w:tcPr>
            <w:tcW w:w="1129" w:type="dxa"/>
          </w:tcPr>
          <w:p w14:paraId="1ED4688B" w14:textId="47E638E0" w:rsidR="0049328E" w:rsidRPr="006C2974" w:rsidRDefault="00F868AB" w:rsidP="00F868AB">
            <w:pPr>
              <w:spacing w:after="0"/>
              <w:jc w:val="center"/>
              <w:rPr>
                <w:rFonts w:cs="Arial"/>
                <w:sz w:val="22"/>
                <w:szCs w:val="22"/>
              </w:rPr>
            </w:pPr>
            <w:r w:rsidRPr="006C2974">
              <w:rPr>
                <w:rFonts w:cs="Arial"/>
                <w:sz w:val="22"/>
                <w:szCs w:val="22"/>
              </w:rPr>
              <w:t>3</w:t>
            </w:r>
          </w:p>
        </w:tc>
        <w:tc>
          <w:tcPr>
            <w:tcW w:w="5104" w:type="dxa"/>
          </w:tcPr>
          <w:p w14:paraId="55BB5225" w14:textId="619286CA" w:rsidR="0049328E" w:rsidRPr="006C2974" w:rsidRDefault="00115002" w:rsidP="0049328E">
            <w:pPr>
              <w:spacing w:after="0"/>
              <w:rPr>
                <w:rFonts w:cs="Arial"/>
                <w:sz w:val="22"/>
                <w:szCs w:val="22"/>
              </w:rPr>
            </w:pPr>
            <w:r w:rsidRPr="006C2974">
              <w:rPr>
                <w:rFonts w:cs="Arial"/>
                <w:sz w:val="22"/>
                <w:szCs w:val="22"/>
              </w:rPr>
              <w:t>infection.mp.</w:t>
            </w:r>
          </w:p>
        </w:tc>
        <w:tc>
          <w:tcPr>
            <w:tcW w:w="2556" w:type="dxa"/>
            <w:shd w:val="clear" w:color="auto" w:fill="auto"/>
          </w:tcPr>
          <w:p w14:paraId="0E4B3162" w14:textId="1B86B310" w:rsidR="0049328E" w:rsidRPr="006C2974" w:rsidRDefault="00523B5B" w:rsidP="001412D0">
            <w:pPr>
              <w:spacing w:after="0"/>
              <w:jc w:val="right"/>
              <w:rPr>
                <w:rFonts w:cs="Arial"/>
                <w:sz w:val="22"/>
                <w:szCs w:val="22"/>
              </w:rPr>
            </w:pPr>
            <w:r w:rsidRPr="006C2974">
              <w:rPr>
                <w:rFonts w:cs="Arial"/>
                <w:sz w:val="22"/>
                <w:szCs w:val="22"/>
              </w:rPr>
              <w:t>4</w:t>
            </w:r>
            <w:r w:rsidR="001412D0">
              <w:rPr>
                <w:rFonts w:cs="Arial"/>
                <w:sz w:val="22"/>
                <w:szCs w:val="22"/>
              </w:rPr>
              <w:t>,</w:t>
            </w:r>
            <w:r w:rsidRPr="006C2974">
              <w:rPr>
                <w:rFonts w:cs="Arial"/>
                <w:sz w:val="22"/>
                <w:szCs w:val="22"/>
              </w:rPr>
              <w:t>892</w:t>
            </w:r>
            <w:r w:rsidR="001412D0">
              <w:rPr>
                <w:rFonts w:cs="Arial"/>
                <w:sz w:val="22"/>
                <w:szCs w:val="22"/>
              </w:rPr>
              <w:t>,</w:t>
            </w:r>
            <w:r w:rsidRPr="006C2974">
              <w:rPr>
                <w:rFonts w:cs="Arial"/>
                <w:sz w:val="22"/>
                <w:szCs w:val="22"/>
              </w:rPr>
              <w:t>727</w:t>
            </w:r>
          </w:p>
        </w:tc>
      </w:tr>
      <w:tr w:rsidR="0049328E" w:rsidRPr="006C2974" w14:paraId="141555EF" w14:textId="77777777" w:rsidTr="001412D0">
        <w:tc>
          <w:tcPr>
            <w:tcW w:w="1129" w:type="dxa"/>
          </w:tcPr>
          <w:p w14:paraId="4F306958" w14:textId="6620C576" w:rsidR="0049328E" w:rsidRPr="006C2974" w:rsidRDefault="00F868AB" w:rsidP="00F868AB">
            <w:pPr>
              <w:spacing w:after="0"/>
              <w:jc w:val="center"/>
              <w:rPr>
                <w:rFonts w:cs="Arial"/>
                <w:sz w:val="22"/>
                <w:szCs w:val="22"/>
              </w:rPr>
            </w:pPr>
            <w:r w:rsidRPr="006C2974">
              <w:rPr>
                <w:rFonts w:cs="Arial"/>
                <w:sz w:val="22"/>
                <w:szCs w:val="22"/>
              </w:rPr>
              <w:t>4</w:t>
            </w:r>
          </w:p>
        </w:tc>
        <w:tc>
          <w:tcPr>
            <w:tcW w:w="5104" w:type="dxa"/>
          </w:tcPr>
          <w:p w14:paraId="0F462DC3" w14:textId="4A7029BC" w:rsidR="0049328E" w:rsidRPr="006C2974" w:rsidRDefault="00115002" w:rsidP="0049328E">
            <w:pPr>
              <w:spacing w:after="0"/>
              <w:rPr>
                <w:rFonts w:cs="Arial"/>
                <w:sz w:val="22"/>
                <w:szCs w:val="22"/>
              </w:rPr>
            </w:pPr>
            <w:r w:rsidRPr="006C2974">
              <w:rPr>
                <w:rFonts w:cs="Arial"/>
                <w:sz w:val="22"/>
                <w:szCs w:val="22"/>
              </w:rPr>
              <w:t>pathogen.mp.</w:t>
            </w:r>
          </w:p>
        </w:tc>
        <w:tc>
          <w:tcPr>
            <w:tcW w:w="2556" w:type="dxa"/>
            <w:shd w:val="clear" w:color="auto" w:fill="auto"/>
          </w:tcPr>
          <w:p w14:paraId="12564EAF" w14:textId="19903173" w:rsidR="0049328E"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601</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355</w:t>
            </w:r>
          </w:p>
        </w:tc>
      </w:tr>
      <w:tr w:rsidR="0049328E" w:rsidRPr="006C2974" w14:paraId="3A1E484C" w14:textId="77777777" w:rsidTr="001412D0">
        <w:tc>
          <w:tcPr>
            <w:tcW w:w="1129" w:type="dxa"/>
          </w:tcPr>
          <w:p w14:paraId="118E7ACF" w14:textId="124422C7" w:rsidR="0049328E" w:rsidRPr="006C2974" w:rsidRDefault="00F868AB" w:rsidP="00F868AB">
            <w:pPr>
              <w:spacing w:after="0"/>
              <w:jc w:val="center"/>
              <w:rPr>
                <w:rFonts w:cs="Arial"/>
                <w:sz w:val="22"/>
                <w:szCs w:val="22"/>
              </w:rPr>
            </w:pPr>
            <w:r w:rsidRPr="006C2974">
              <w:rPr>
                <w:rFonts w:cs="Arial"/>
                <w:sz w:val="22"/>
                <w:szCs w:val="22"/>
              </w:rPr>
              <w:t>5</w:t>
            </w:r>
          </w:p>
        </w:tc>
        <w:tc>
          <w:tcPr>
            <w:tcW w:w="5104" w:type="dxa"/>
          </w:tcPr>
          <w:p w14:paraId="220A0788" w14:textId="39B27084" w:rsidR="0049328E" w:rsidRPr="006C2974" w:rsidRDefault="00115002" w:rsidP="0049328E">
            <w:pPr>
              <w:spacing w:after="0"/>
              <w:rPr>
                <w:rFonts w:cs="Arial"/>
                <w:sz w:val="22"/>
                <w:szCs w:val="22"/>
              </w:rPr>
            </w:pPr>
            <w:r w:rsidRPr="006C2974">
              <w:rPr>
                <w:rFonts w:cs="Arial"/>
                <w:sz w:val="22"/>
                <w:szCs w:val="22"/>
              </w:rPr>
              <w:t>1 and 2</w:t>
            </w:r>
          </w:p>
        </w:tc>
        <w:tc>
          <w:tcPr>
            <w:tcW w:w="2556" w:type="dxa"/>
            <w:shd w:val="clear" w:color="auto" w:fill="auto"/>
          </w:tcPr>
          <w:p w14:paraId="75CFA5F3" w14:textId="4BC5CAF0" w:rsidR="0049328E"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88</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049</w:t>
            </w:r>
          </w:p>
        </w:tc>
      </w:tr>
      <w:tr w:rsidR="0049328E" w:rsidRPr="006C2974" w14:paraId="61406CDB" w14:textId="77777777" w:rsidTr="001412D0">
        <w:tc>
          <w:tcPr>
            <w:tcW w:w="1129" w:type="dxa"/>
          </w:tcPr>
          <w:p w14:paraId="36C8708A" w14:textId="5AF6D6C7" w:rsidR="0049328E" w:rsidRPr="006C2974" w:rsidRDefault="00F868AB" w:rsidP="00F868AB">
            <w:pPr>
              <w:spacing w:after="0"/>
              <w:jc w:val="center"/>
              <w:rPr>
                <w:rFonts w:cs="Arial"/>
                <w:sz w:val="22"/>
                <w:szCs w:val="22"/>
              </w:rPr>
            </w:pPr>
            <w:r w:rsidRPr="006C2974">
              <w:rPr>
                <w:rFonts w:cs="Arial"/>
                <w:sz w:val="22"/>
                <w:szCs w:val="22"/>
              </w:rPr>
              <w:t>6</w:t>
            </w:r>
          </w:p>
        </w:tc>
        <w:tc>
          <w:tcPr>
            <w:tcW w:w="5104" w:type="dxa"/>
          </w:tcPr>
          <w:p w14:paraId="42922B4F" w14:textId="10EC9F57" w:rsidR="0049328E" w:rsidRPr="006C2974" w:rsidRDefault="003F24E4" w:rsidP="0049328E">
            <w:pPr>
              <w:spacing w:after="0"/>
              <w:rPr>
                <w:rFonts w:cs="Arial"/>
                <w:sz w:val="22"/>
                <w:szCs w:val="22"/>
              </w:rPr>
            </w:pPr>
            <w:r w:rsidRPr="006C2974">
              <w:rPr>
                <w:rFonts w:cs="Arial"/>
                <w:sz w:val="22"/>
                <w:szCs w:val="22"/>
              </w:rPr>
              <w:t>1 and 3</w:t>
            </w:r>
          </w:p>
        </w:tc>
        <w:tc>
          <w:tcPr>
            <w:tcW w:w="2556" w:type="dxa"/>
            <w:shd w:val="clear" w:color="auto" w:fill="auto"/>
          </w:tcPr>
          <w:p w14:paraId="7C9452FB" w14:textId="7E0741EF" w:rsidR="0049328E"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75</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036</w:t>
            </w:r>
          </w:p>
        </w:tc>
      </w:tr>
      <w:tr w:rsidR="008D1AC2" w:rsidRPr="006C2974" w14:paraId="064736EE" w14:textId="77777777" w:rsidTr="001412D0">
        <w:tc>
          <w:tcPr>
            <w:tcW w:w="1129" w:type="dxa"/>
          </w:tcPr>
          <w:p w14:paraId="194AC40B" w14:textId="06D2B763" w:rsidR="008D1AC2" w:rsidRPr="006C2974" w:rsidRDefault="008D1AC2" w:rsidP="00F868AB">
            <w:pPr>
              <w:spacing w:after="0"/>
              <w:jc w:val="center"/>
              <w:rPr>
                <w:rFonts w:cs="Arial"/>
                <w:sz w:val="22"/>
                <w:szCs w:val="22"/>
              </w:rPr>
            </w:pPr>
            <w:r w:rsidRPr="006C2974">
              <w:rPr>
                <w:rFonts w:cs="Arial"/>
                <w:sz w:val="22"/>
                <w:szCs w:val="22"/>
              </w:rPr>
              <w:t>7</w:t>
            </w:r>
          </w:p>
        </w:tc>
        <w:tc>
          <w:tcPr>
            <w:tcW w:w="5104" w:type="dxa"/>
          </w:tcPr>
          <w:p w14:paraId="644F91C8" w14:textId="2F25FD91" w:rsidR="008D1AC2" w:rsidRPr="006C2974" w:rsidRDefault="003F24E4" w:rsidP="0049328E">
            <w:pPr>
              <w:spacing w:after="0"/>
              <w:rPr>
                <w:rFonts w:cs="Arial"/>
                <w:sz w:val="22"/>
                <w:szCs w:val="22"/>
              </w:rPr>
            </w:pPr>
            <w:r w:rsidRPr="006C2974">
              <w:rPr>
                <w:rFonts w:cs="Arial"/>
                <w:sz w:val="22"/>
                <w:szCs w:val="22"/>
              </w:rPr>
              <w:t>1 and 4</w:t>
            </w:r>
          </w:p>
        </w:tc>
        <w:tc>
          <w:tcPr>
            <w:tcW w:w="2556" w:type="dxa"/>
            <w:shd w:val="clear" w:color="auto" w:fill="auto"/>
          </w:tcPr>
          <w:p w14:paraId="5B988C32" w14:textId="77796B7A"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3</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656</w:t>
            </w:r>
          </w:p>
        </w:tc>
      </w:tr>
      <w:tr w:rsidR="008D1AC2" w:rsidRPr="006C2974" w14:paraId="6149DE15" w14:textId="77777777" w:rsidTr="001412D0">
        <w:tc>
          <w:tcPr>
            <w:tcW w:w="1129" w:type="dxa"/>
          </w:tcPr>
          <w:p w14:paraId="0182F9FC" w14:textId="5CD20411" w:rsidR="008D1AC2" w:rsidRPr="006C2974" w:rsidRDefault="008D1AC2" w:rsidP="00F868AB">
            <w:pPr>
              <w:spacing w:after="0"/>
              <w:jc w:val="center"/>
              <w:rPr>
                <w:rFonts w:cs="Arial"/>
                <w:sz w:val="22"/>
                <w:szCs w:val="22"/>
              </w:rPr>
            </w:pPr>
            <w:r w:rsidRPr="006C2974">
              <w:rPr>
                <w:rFonts w:cs="Arial"/>
                <w:sz w:val="22"/>
                <w:szCs w:val="22"/>
              </w:rPr>
              <w:t>8</w:t>
            </w:r>
          </w:p>
        </w:tc>
        <w:tc>
          <w:tcPr>
            <w:tcW w:w="5104" w:type="dxa"/>
          </w:tcPr>
          <w:p w14:paraId="18BCE73B" w14:textId="0796572C" w:rsidR="008D1AC2" w:rsidRPr="006C2974" w:rsidRDefault="003F24E4" w:rsidP="0049328E">
            <w:pPr>
              <w:spacing w:after="0"/>
              <w:rPr>
                <w:rFonts w:cs="Arial"/>
                <w:sz w:val="22"/>
                <w:szCs w:val="22"/>
              </w:rPr>
            </w:pPr>
            <w:r w:rsidRPr="006C2974">
              <w:rPr>
                <w:rFonts w:cs="Arial"/>
                <w:sz w:val="22"/>
                <w:szCs w:val="22"/>
              </w:rPr>
              <w:t>5 or</w:t>
            </w:r>
            <w:r w:rsidR="00C0179F" w:rsidRPr="006C2974">
              <w:rPr>
                <w:rFonts w:cs="Arial"/>
                <w:sz w:val="22"/>
                <w:szCs w:val="22"/>
              </w:rPr>
              <w:t xml:space="preserve"> 6 or 7</w:t>
            </w:r>
          </w:p>
        </w:tc>
        <w:tc>
          <w:tcPr>
            <w:tcW w:w="2556" w:type="dxa"/>
            <w:shd w:val="clear" w:color="auto" w:fill="auto"/>
          </w:tcPr>
          <w:p w14:paraId="21FF7C22" w14:textId="081D18B1"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110</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440</w:t>
            </w:r>
          </w:p>
        </w:tc>
      </w:tr>
      <w:tr w:rsidR="008D1AC2" w:rsidRPr="006C2974" w14:paraId="1405F34C" w14:textId="77777777" w:rsidTr="001412D0">
        <w:tc>
          <w:tcPr>
            <w:tcW w:w="1129" w:type="dxa"/>
          </w:tcPr>
          <w:p w14:paraId="7A46D923" w14:textId="7FF2D55E" w:rsidR="008D1AC2" w:rsidRPr="006C2974" w:rsidRDefault="008D1AC2" w:rsidP="00F868AB">
            <w:pPr>
              <w:spacing w:after="0"/>
              <w:jc w:val="center"/>
              <w:rPr>
                <w:rFonts w:cs="Arial"/>
                <w:sz w:val="22"/>
                <w:szCs w:val="22"/>
              </w:rPr>
            </w:pPr>
            <w:r w:rsidRPr="006C2974">
              <w:rPr>
                <w:rFonts w:cs="Arial"/>
                <w:sz w:val="22"/>
                <w:szCs w:val="22"/>
              </w:rPr>
              <w:t>9</w:t>
            </w:r>
          </w:p>
        </w:tc>
        <w:tc>
          <w:tcPr>
            <w:tcW w:w="5104" w:type="dxa"/>
          </w:tcPr>
          <w:p w14:paraId="0B051EDC" w14:textId="526468EC" w:rsidR="008D1AC2" w:rsidRPr="006C2974" w:rsidRDefault="00C0179F" w:rsidP="0049328E">
            <w:pPr>
              <w:spacing w:after="0"/>
              <w:rPr>
                <w:rFonts w:cs="Arial"/>
                <w:sz w:val="22"/>
                <w:szCs w:val="22"/>
              </w:rPr>
            </w:pPr>
            <w:r w:rsidRPr="006C2974">
              <w:rPr>
                <w:rFonts w:cs="Arial"/>
                <w:sz w:val="22"/>
                <w:szCs w:val="22"/>
              </w:rPr>
              <w:t>urethritis.mp.</w:t>
            </w:r>
          </w:p>
        </w:tc>
        <w:tc>
          <w:tcPr>
            <w:tcW w:w="2556" w:type="dxa"/>
            <w:shd w:val="clear" w:color="auto" w:fill="auto"/>
          </w:tcPr>
          <w:p w14:paraId="5E7D9D3C" w14:textId="5F48EB08"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16</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097</w:t>
            </w:r>
          </w:p>
        </w:tc>
      </w:tr>
      <w:tr w:rsidR="008D1AC2" w:rsidRPr="006C2974" w14:paraId="40C969D5" w14:textId="77777777" w:rsidTr="001412D0">
        <w:tc>
          <w:tcPr>
            <w:tcW w:w="1129" w:type="dxa"/>
          </w:tcPr>
          <w:p w14:paraId="76D3C3B9" w14:textId="1E6508CC" w:rsidR="008D1AC2" w:rsidRPr="006C2974" w:rsidRDefault="008D1AC2" w:rsidP="00F868AB">
            <w:pPr>
              <w:spacing w:after="0"/>
              <w:jc w:val="center"/>
              <w:rPr>
                <w:rFonts w:cs="Arial"/>
                <w:sz w:val="22"/>
                <w:szCs w:val="22"/>
              </w:rPr>
            </w:pPr>
            <w:r w:rsidRPr="006C2974">
              <w:rPr>
                <w:rFonts w:cs="Arial"/>
                <w:sz w:val="22"/>
                <w:szCs w:val="22"/>
              </w:rPr>
              <w:t>10</w:t>
            </w:r>
          </w:p>
        </w:tc>
        <w:tc>
          <w:tcPr>
            <w:tcW w:w="5104" w:type="dxa"/>
          </w:tcPr>
          <w:p w14:paraId="3508937B" w14:textId="762D3BDF" w:rsidR="008D1AC2" w:rsidRPr="006C2974" w:rsidRDefault="00C0179F" w:rsidP="0049328E">
            <w:pPr>
              <w:spacing w:after="0"/>
              <w:rPr>
                <w:rFonts w:cs="Arial"/>
                <w:sz w:val="22"/>
                <w:szCs w:val="22"/>
              </w:rPr>
            </w:pPr>
            <w:r w:rsidRPr="006C2974">
              <w:rPr>
                <w:rFonts w:cs="Arial"/>
                <w:sz w:val="22"/>
                <w:szCs w:val="22"/>
              </w:rPr>
              <w:t>cervicitis.mp.</w:t>
            </w:r>
          </w:p>
        </w:tc>
        <w:tc>
          <w:tcPr>
            <w:tcW w:w="2556" w:type="dxa"/>
            <w:shd w:val="clear" w:color="auto" w:fill="auto"/>
          </w:tcPr>
          <w:p w14:paraId="250EB884" w14:textId="0B6D7C9C"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9</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922</w:t>
            </w:r>
          </w:p>
        </w:tc>
      </w:tr>
      <w:tr w:rsidR="008D1AC2" w:rsidRPr="006C2974" w14:paraId="6C2571E2" w14:textId="77777777" w:rsidTr="001412D0">
        <w:tc>
          <w:tcPr>
            <w:tcW w:w="1129" w:type="dxa"/>
          </w:tcPr>
          <w:p w14:paraId="50038536" w14:textId="4D55FC1D" w:rsidR="008D1AC2" w:rsidRPr="006C2974" w:rsidRDefault="008D1AC2" w:rsidP="00F868AB">
            <w:pPr>
              <w:spacing w:after="0"/>
              <w:jc w:val="center"/>
              <w:rPr>
                <w:rFonts w:cs="Arial"/>
                <w:sz w:val="22"/>
                <w:szCs w:val="22"/>
              </w:rPr>
            </w:pPr>
            <w:r w:rsidRPr="006C2974">
              <w:rPr>
                <w:rFonts w:cs="Arial"/>
                <w:sz w:val="22"/>
                <w:szCs w:val="22"/>
              </w:rPr>
              <w:t>11</w:t>
            </w:r>
          </w:p>
        </w:tc>
        <w:tc>
          <w:tcPr>
            <w:tcW w:w="5104" w:type="dxa"/>
          </w:tcPr>
          <w:p w14:paraId="321A3605" w14:textId="2455405D" w:rsidR="008D1AC2" w:rsidRPr="006C2974" w:rsidRDefault="00C0179F" w:rsidP="0049328E">
            <w:pPr>
              <w:spacing w:after="0"/>
              <w:rPr>
                <w:rFonts w:cs="Arial"/>
                <w:sz w:val="22"/>
                <w:szCs w:val="22"/>
              </w:rPr>
            </w:pPr>
            <w:r w:rsidRPr="006C2974">
              <w:rPr>
                <w:rFonts w:cs="Arial"/>
                <w:sz w:val="22"/>
                <w:szCs w:val="22"/>
              </w:rPr>
              <w:t>pelvic inflammatory disease.mp.</w:t>
            </w:r>
          </w:p>
        </w:tc>
        <w:tc>
          <w:tcPr>
            <w:tcW w:w="2556" w:type="dxa"/>
            <w:shd w:val="clear" w:color="auto" w:fill="auto"/>
          </w:tcPr>
          <w:p w14:paraId="329729A5" w14:textId="025212F7"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21</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249</w:t>
            </w:r>
          </w:p>
        </w:tc>
      </w:tr>
      <w:tr w:rsidR="008D1AC2" w:rsidRPr="006C2974" w14:paraId="141466AA" w14:textId="77777777" w:rsidTr="001412D0">
        <w:tc>
          <w:tcPr>
            <w:tcW w:w="1129" w:type="dxa"/>
          </w:tcPr>
          <w:p w14:paraId="3E25BBD0" w14:textId="3646AFAF" w:rsidR="008D1AC2" w:rsidRPr="006C2974" w:rsidRDefault="008D1AC2" w:rsidP="00F868AB">
            <w:pPr>
              <w:spacing w:after="0"/>
              <w:jc w:val="center"/>
              <w:rPr>
                <w:rFonts w:cs="Arial"/>
                <w:sz w:val="22"/>
                <w:szCs w:val="22"/>
              </w:rPr>
            </w:pPr>
            <w:r w:rsidRPr="006C2974">
              <w:rPr>
                <w:rFonts w:cs="Arial"/>
                <w:sz w:val="22"/>
                <w:szCs w:val="22"/>
              </w:rPr>
              <w:t>12</w:t>
            </w:r>
          </w:p>
        </w:tc>
        <w:tc>
          <w:tcPr>
            <w:tcW w:w="5104" w:type="dxa"/>
          </w:tcPr>
          <w:p w14:paraId="48A2EC3C" w14:textId="26BF5A6A" w:rsidR="008D1AC2" w:rsidRPr="006C2974" w:rsidRDefault="00C0179F" w:rsidP="0049328E">
            <w:pPr>
              <w:spacing w:after="0"/>
              <w:rPr>
                <w:rFonts w:cs="Arial"/>
                <w:sz w:val="22"/>
                <w:szCs w:val="22"/>
              </w:rPr>
            </w:pPr>
            <w:r w:rsidRPr="006C2974">
              <w:rPr>
                <w:rFonts w:cs="Arial"/>
                <w:sz w:val="22"/>
                <w:szCs w:val="22"/>
              </w:rPr>
              <w:t>emerging.mp.</w:t>
            </w:r>
          </w:p>
        </w:tc>
        <w:tc>
          <w:tcPr>
            <w:tcW w:w="2556" w:type="dxa"/>
            <w:shd w:val="clear" w:color="auto" w:fill="auto"/>
          </w:tcPr>
          <w:p w14:paraId="2D4D9330" w14:textId="21AE3A3D"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931</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026</w:t>
            </w:r>
          </w:p>
        </w:tc>
      </w:tr>
      <w:tr w:rsidR="008D1AC2" w:rsidRPr="006C2974" w14:paraId="13198D9B" w14:textId="77777777" w:rsidTr="001412D0">
        <w:tc>
          <w:tcPr>
            <w:tcW w:w="1129" w:type="dxa"/>
          </w:tcPr>
          <w:p w14:paraId="44BBCBAD" w14:textId="22A50440" w:rsidR="008D1AC2" w:rsidRPr="006C2974" w:rsidRDefault="008D1AC2" w:rsidP="00F868AB">
            <w:pPr>
              <w:spacing w:after="0"/>
              <w:jc w:val="center"/>
              <w:rPr>
                <w:rFonts w:cs="Arial"/>
                <w:sz w:val="22"/>
                <w:szCs w:val="22"/>
              </w:rPr>
            </w:pPr>
            <w:r w:rsidRPr="006C2974">
              <w:rPr>
                <w:rFonts w:cs="Arial"/>
                <w:sz w:val="22"/>
                <w:szCs w:val="22"/>
              </w:rPr>
              <w:t>13</w:t>
            </w:r>
          </w:p>
        </w:tc>
        <w:tc>
          <w:tcPr>
            <w:tcW w:w="5104" w:type="dxa"/>
          </w:tcPr>
          <w:p w14:paraId="738197D1" w14:textId="44F3E6C9" w:rsidR="008D1AC2" w:rsidRPr="006C2974" w:rsidRDefault="00C0179F" w:rsidP="0049328E">
            <w:pPr>
              <w:spacing w:after="0"/>
              <w:rPr>
                <w:rFonts w:cs="Arial"/>
                <w:sz w:val="22"/>
                <w:szCs w:val="22"/>
              </w:rPr>
            </w:pPr>
            <w:r w:rsidRPr="006C2974">
              <w:rPr>
                <w:rFonts w:cs="Arial"/>
                <w:sz w:val="22"/>
                <w:szCs w:val="22"/>
              </w:rPr>
              <w:t>emergence.mp.</w:t>
            </w:r>
          </w:p>
        </w:tc>
        <w:tc>
          <w:tcPr>
            <w:tcW w:w="2556" w:type="dxa"/>
            <w:shd w:val="clear" w:color="auto" w:fill="auto"/>
          </w:tcPr>
          <w:p w14:paraId="4DAA2350" w14:textId="33FD0BF5"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383</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793</w:t>
            </w:r>
          </w:p>
        </w:tc>
      </w:tr>
      <w:tr w:rsidR="008D1AC2" w:rsidRPr="006C2974" w14:paraId="3731A785" w14:textId="77777777" w:rsidTr="001412D0">
        <w:tc>
          <w:tcPr>
            <w:tcW w:w="1129" w:type="dxa"/>
          </w:tcPr>
          <w:p w14:paraId="431FC432" w14:textId="6E89AEA2" w:rsidR="008D1AC2" w:rsidRPr="006C2974" w:rsidRDefault="008D1AC2" w:rsidP="00F868AB">
            <w:pPr>
              <w:spacing w:after="0"/>
              <w:jc w:val="center"/>
              <w:rPr>
                <w:rFonts w:cs="Arial"/>
                <w:sz w:val="22"/>
                <w:szCs w:val="22"/>
              </w:rPr>
            </w:pPr>
            <w:r w:rsidRPr="006C2974">
              <w:rPr>
                <w:rFonts w:cs="Arial"/>
                <w:sz w:val="22"/>
                <w:szCs w:val="22"/>
              </w:rPr>
              <w:t>14</w:t>
            </w:r>
          </w:p>
        </w:tc>
        <w:tc>
          <w:tcPr>
            <w:tcW w:w="5104" w:type="dxa"/>
          </w:tcPr>
          <w:p w14:paraId="34B68F87" w14:textId="2DC59BEA" w:rsidR="008D1AC2" w:rsidRPr="006C2974" w:rsidRDefault="00C0179F" w:rsidP="0049328E">
            <w:pPr>
              <w:spacing w:after="0"/>
              <w:rPr>
                <w:rFonts w:cs="Arial"/>
                <w:sz w:val="22"/>
                <w:szCs w:val="22"/>
              </w:rPr>
            </w:pPr>
            <w:r w:rsidRPr="006C2974">
              <w:rPr>
                <w:rFonts w:cs="Arial"/>
                <w:sz w:val="22"/>
                <w:szCs w:val="22"/>
              </w:rPr>
              <w:t>12 or 13</w:t>
            </w:r>
          </w:p>
        </w:tc>
        <w:tc>
          <w:tcPr>
            <w:tcW w:w="2556" w:type="dxa"/>
            <w:shd w:val="clear" w:color="auto" w:fill="auto"/>
          </w:tcPr>
          <w:p w14:paraId="5AACEDF5" w14:textId="2CEE3F14"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1</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285</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409</w:t>
            </w:r>
          </w:p>
        </w:tc>
      </w:tr>
      <w:tr w:rsidR="008D1AC2" w:rsidRPr="006C2974" w14:paraId="3D112D19" w14:textId="77777777" w:rsidTr="001412D0">
        <w:tc>
          <w:tcPr>
            <w:tcW w:w="1129" w:type="dxa"/>
            <w:tcBorders>
              <w:bottom w:val="nil"/>
            </w:tcBorders>
          </w:tcPr>
          <w:p w14:paraId="63E6208A" w14:textId="3E43BB68" w:rsidR="008D1AC2" w:rsidRPr="006C2974" w:rsidRDefault="008D1AC2" w:rsidP="00F868AB">
            <w:pPr>
              <w:spacing w:after="0"/>
              <w:jc w:val="center"/>
              <w:rPr>
                <w:rFonts w:cs="Arial"/>
                <w:sz w:val="22"/>
                <w:szCs w:val="22"/>
              </w:rPr>
            </w:pPr>
            <w:r w:rsidRPr="006C2974">
              <w:rPr>
                <w:rFonts w:cs="Arial"/>
                <w:sz w:val="22"/>
                <w:szCs w:val="22"/>
              </w:rPr>
              <w:t>15</w:t>
            </w:r>
          </w:p>
        </w:tc>
        <w:tc>
          <w:tcPr>
            <w:tcW w:w="5104" w:type="dxa"/>
            <w:tcBorders>
              <w:bottom w:val="nil"/>
            </w:tcBorders>
          </w:tcPr>
          <w:p w14:paraId="0E7B2A39" w14:textId="4C26AC18" w:rsidR="008D1AC2" w:rsidRPr="006C2974" w:rsidRDefault="00C0179F" w:rsidP="0049328E">
            <w:pPr>
              <w:spacing w:after="0"/>
              <w:rPr>
                <w:rFonts w:cs="Arial"/>
                <w:sz w:val="22"/>
                <w:szCs w:val="22"/>
              </w:rPr>
            </w:pPr>
            <w:proofErr w:type="spellStart"/>
            <w:r w:rsidRPr="006C2974">
              <w:rPr>
                <w:rFonts w:cs="Arial"/>
                <w:sz w:val="22"/>
                <w:szCs w:val="22"/>
              </w:rPr>
              <w:t>bacteri</w:t>
            </w:r>
            <w:proofErr w:type="spellEnd"/>
            <w:r w:rsidRPr="006C2974">
              <w:rPr>
                <w:rFonts w:cs="Arial"/>
                <w:sz w:val="22"/>
                <w:szCs w:val="22"/>
              </w:rPr>
              <w:t>*.</w:t>
            </w:r>
            <w:proofErr w:type="spellStart"/>
            <w:r w:rsidRPr="006C2974">
              <w:rPr>
                <w:rFonts w:cs="Arial"/>
                <w:sz w:val="22"/>
                <w:szCs w:val="22"/>
              </w:rPr>
              <w:t>mp</w:t>
            </w:r>
            <w:proofErr w:type="spellEnd"/>
            <w:r w:rsidRPr="006C2974">
              <w:rPr>
                <w:rFonts w:cs="Arial"/>
                <w:sz w:val="22"/>
                <w:szCs w:val="22"/>
              </w:rPr>
              <w:t>.</w:t>
            </w:r>
          </w:p>
        </w:tc>
        <w:tc>
          <w:tcPr>
            <w:tcW w:w="2556" w:type="dxa"/>
            <w:tcBorders>
              <w:bottom w:val="nil"/>
            </w:tcBorders>
            <w:shd w:val="clear" w:color="auto" w:fill="auto"/>
          </w:tcPr>
          <w:p w14:paraId="260F8940" w14:textId="71F51F05"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3</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981</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666</w:t>
            </w:r>
          </w:p>
        </w:tc>
      </w:tr>
      <w:tr w:rsidR="008D1AC2" w:rsidRPr="006C2974" w14:paraId="6F15A327" w14:textId="77777777" w:rsidTr="001412D0">
        <w:tc>
          <w:tcPr>
            <w:tcW w:w="1129" w:type="dxa"/>
            <w:tcBorders>
              <w:top w:val="nil"/>
              <w:bottom w:val="single" w:sz="4" w:space="0" w:color="auto"/>
            </w:tcBorders>
          </w:tcPr>
          <w:p w14:paraId="20BB0910" w14:textId="166C28B8" w:rsidR="008D1AC2" w:rsidRPr="006C2974" w:rsidRDefault="008D1AC2" w:rsidP="00F868AB">
            <w:pPr>
              <w:spacing w:after="0"/>
              <w:jc w:val="center"/>
              <w:rPr>
                <w:rFonts w:cs="Arial"/>
                <w:sz w:val="22"/>
                <w:szCs w:val="22"/>
              </w:rPr>
            </w:pPr>
            <w:r w:rsidRPr="006C2974">
              <w:rPr>
                <w:rFonts w:cs="Arial"/>
                <w:sz w:val="22"/>
                <w:szCs w:val="22"/>
              </w:rPr>
              <w:t>16</w:t>
            </w:r>
          </w:p>
        </w:tc>
        <w:tc>
          <w:tcPr>
            <w:tcW w:w="5104" w:type="dxa"/>
            <w:tcBorders>
              <w:top w:val="nil"/>
              <w:bottom w:val="single" w:sz="4" w:space="0" w:color="auto"/>
            </w:tcBorders>
          </w:tcPr>
          <w:p w14:paraId="42576A80" w14:textId="4A61FCD2" w:rsidR="008D1AC2" w:rsidRPr="006C2974" w:rsidRDefault="001B138F" w:rsidP="0049328E">
            <w:pPr>
              <w:spacing w:after="0"/>
              <w:rPr>
                <w:rFonts w:cs="Arial"/>
                <w:sz w:val="22"/>
                <w:szCs w:val="22"/>
              </w:rPr>
            </w:pPr>
            <w:r w:rsidRPr="006C2974">
              <w:rPr>
                <w:rFonts w:cs="Arial"/>
                <w:sz w:val="22"/>
                <w:szCs w:val="22"/>
              </w:rPr>
              <w:t>8 or 9 or 10 or 11</w:t>
            </w:r>
          </w:p>
        </w:tc>
        <w:tc>
          <w:tcPr>
            <w:tcW w:w="2556" w:type="dxa"/>
            <w:tcBorders>
              <w:top w:val="nil"/>
              <w:bottom w:val="single" w:sz="4" w:space="0" w:color="auto"/>
            </w:tcBorders>
            <w:shd w:val="clear" w:color="auto" w:fill="auto"/>
          </w:tcPr>
          <w:p w14:paraId="2E9D997A" w14:textId="63B3EE56"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FFFFF"/>
              </w:rPr>
              <w:t>146</w:t>
            </w:r>
            <w:r w:rsidR="001412D0">
              <w:rPr>
                <w:rFonts w:cs="Arial"/>
                <w:color w:val="000000" w:themeColor="text1"/>
                <w:sz w:val="22"/>
                <w:szCs w:val="22"/>
                <w:shd w:val="clear" w:color="auto" w:fill="FFFFFF"/>
              </w:rPr>
              <w:t>,</w:t>
            </w:r>
            <w:r w:rsidRPr="006C2974">
              <w:rPr>
                <w:rFonts w:cs="Arial"/>
                <w:color w:val="000000" w:themeColor="text1"/>
                <w:sz w:val="22"/>
                <w:szCs w:val="22"/>
                <w:shd w:val="clear" w:color="auto" w:fill="FFFFFF"/>
              </w:rPr>
              <w:t>026</w:t>
            </w:r>
          </w:p>
        </w:tc>
      </w:tr>
      <w:tr w:rsidR="008D1AC2" w:rsidRPr="006C2974" w14:paraId="4B81EF70" w14:textId="77777777" w:rsidTr="001412D0">
        <w:tc>
          <w:tcPr>
            <w:tcW w:w="1129" w:type="dxa"/>
            <w:tcBorders>
              <w:top w:val="single" w:sz="4" w:space="0" w:color="auto"/>
            </w:tcBorders>
          </w:tcPr>
          <w:p w14:paraId="37DE38D5" w14:textId="43C7E0F7" w:rsidR="008D1AC2" w:rsidRPr="006C2974" w:rsidRDefault="008D1AC2" w:rsidP="00F868AB">
            <w:pPr>
              <w:spacing w:after="0"/>
              <w:jc w:val="center"/>
              <w:rPr>
                <w:rFonts w:cs="Arial"/>
                <w:sz w:val="22"/>
                <w:szCs w:val="22"/>
              </w:rPr>
            </w:pPr>
            <w:r w:rsidRPr="006C2974">
              <w:rPr>
                <w:rFonts w:cs="Arial"/>
                <w:sz w:val="22"/>
                <w:szCs w:val="22"/>
              </w:rPr>
              <w:t>17</w:t>
            </w:r>
          </w:p>
        </w:tc>
        <w:tc>
          <w:tcPr>
            <w:tcW w:w="5104" w:type="dxa"/>
            <w:tcBorders>
              <w:top w:val="single" w:sz="4" w:space="0" w:color="auto"/>
            </w:tcBorders>
          </w:tcPr>
          <w:p w14:paraId="63371EDD" w14:textId="0BEEEAC0" w:rsidR="008D1AC2" w:rsidRPr="006C2974" w:rsidRDefault="001B138F" w:rsidP="0049328E">
            <w:pPr>
              <w:spacing w:after="0"/>
              <w:rPr>
                <w:rFonts w:cs="Arial"/>
                <w:sz w:val="22"/>
                <w:szCs w:val="22"/>
              </w:rPr>
            </w:pPr>
            <w:r w:rsidRPr="006C2974">
              <w:rPr>
                <w:rFonts w:cs="Arial"/>
                <w:sz w:val="22"/>
                <w:szCs w:val="22"/>
              </w:rPr>
              <w:t>14 and 15 and 16</w:t>
            </w:r>
          </w:p>
        </w:tc>
        <w:tc>
          <w:tcPr>
            <w:tcW w:w="2556" w:type="dxa"/>
            <w:tcBorders>
              <w:top w:val="single" w:sz="4" w:space="0" w:color="auto"/>
            </w:tcBorders>
            <w:shd w:val="clear" w:color="auto" w:fill="auto"/>
          </w:tcPr>
          <w:p w14:paraId="54A7FC2B" w14:textId="08CB4C43" w:rsidR="008D1AC2" w:rsidRPr="006C2974" w:rsidRDefault="001B138F" w:rsidP="001412D0">
            <w:pPr>
              <w:spacing w:after="0"/>
              <w:jc w:val="right"/>
              <w:rPr>
                <w:rFonts w:cs="Arial"/>
                <w:color w:val="000000" w:themeColor="text1"/>
                <w:sz w:val="22"/>
                <w:szCs w:val="22"/>
              </w:rPr>
            </w:pPr>
            <w:r w:rsidRPr="006C2974">
              <w:rPr>
                <w:rFonts w:cs="Arial"/>
                <w:color w:val="000000" w:themeColor="text1"/>
                <w:sz w:val="22"/>
                <w:szCs w:val="22"/>
                <w:shd w:val="clear" w:color="auto" w:fill="F8F8F8"/>
              </w:rPr>
              <w:t>1</w:t>
            </w:r>
            <w:r w:rsidR="001412D0">
              <w:rPr>
                <w:rFonts w:cs="Arial"/>
                <w:color w:val="000000" w:themeColor="text1"/>
                <w:sz w:val="22"/>
                <w:szCs w:val="22"/>
                <w:shd w:val="clear" w:color="auto" w:fill="F8F8F8"/>
              </w:rPr>
              <w:t>,</w:t>
            </w:r>
            <w:r w:rsidRPr="006C2974">
              <w:rPr>
                <w:rFonts w:cs="Arial"/>
                <w:color w:val="000000" w:themeColor="text1"/>
                <w:sz w:val="22"/>
                <w:szCs w:val="22"/>
                <w:shd w:val="clear" w:color="auto" w:fill="F8F8F8"/>
              </w:rPr>
              <w:t>088</w:t>
            </w:r>
          </w:p>
        </w:tc>
      </w:tr>
      <w:tr w:rsidR="0049328E" w:rsidRPr="006C2974" w14:paraId="3944B533" w14:textId="77777777" w:rsidTr="001412D0">
        <w:tc>
          <w:tcPr>
            <w:tcW w:w="1129" w:type="dxa"/>
            <w:shd w:val="clear" w:color="auto" w:fill="D9D9D9" w:themeFill="background1" w:themeFillShade="D9"/>
          </w:tcPr>
          <w:p w14:paraId="7F9CE931" w14:textId="6F1B482C" w:rsidR="0049328E" w:rsidRPr="006C2974" w:rsidRDefault="008D1AC2" w:rsidP="001412D0">
            <w:pPr>
              <w:spacing w:after="0"/>
              <w:jc w:val="center"/>
              <w:rPr>
                <w:rFonts w:cs="Arial"/>
                <w:sz w:val="22"/>
                <w:szCs w:val="22"/>
              </w:rPr>
            </w:pPr>
            <w:r w:rsidRPr="006C2974">
              <w:rPr>
                <w:rFonts w:cs="Arial"/>
                <w:sz w:val="22"/>
                <w:szCs w:val="22"/>
              </w:rPr>
              <w:t>18</w:t>
            </w:r>
          </w:p>
        </w:tc>
        <w:tc>
          <w:tcPr>
            <w:tcW w:w="5104" w:type="dxa"/>
            <w:shd w:val="clear" w:color="auto" w:fill="D9D9D9" w:themeFill="background1" w:themeFillShade="D9"/>
          </w:tcPr>
          <w:p w14:paraId="41AB029F" w14:textId="46D3EA3C" w:rsidR="0049328E" w:rsidRPr="006C2974" w:rsidRDefault="001B138F" w:rsidP="001412D0">
            <w:pPr>
              <w:spacing w:after="0"/>
              <w:rPr>
                <w:rFonts w:cs="Arial"/>
                <w:sz w:val="22"/>
                <w:szCs w:val="22"/>
              </w:rPr>
            </w:pPr>
            <w:r w:rsidRPr="006C2974">
              <w:rPr>
                <w:rFonts w:cs="Arial"/>
                <w:sz w:val="22"/>
                <w:szCs w:val="22"/>
              </w:rPr>
              <w:t>8 and 14</w:t>
            </w:r>
          </w:p>
        </w:tc>
        <w:tc>
          <w:tcPr>
            <w:tcW w:w="2556" w:type="dxa"/>
            <w:shd w:val="clear" w:color="auto" w:fill="D9D9D9" w:themeFill="background1" w:themeFillShade="D9"/>
          </w:tcPr>
          <w:p w14:paraId="5890777C" w14:textId="7A3952D8" w:rsidR="0049328E" w:rsidRPr="006C2974" w:rsidRDefault="00523B5B" w:rsidP="001412D0">
            <w:pPr>
              <w:spacing w:after="0"/>
              <w:jc w:val="right"/>
              <w:rPr>
                <w:rFonts w:cs="Arial"/>
                <w:sz w:val="22"/>
                <w:szCs w:val="22"/>
              </w:rPr>
            </w:pPr>
            <w:r w:rsidRPr="006C2974">
              <w:rPr>
                <w:rFonts w:cs="Arial"/>
                <w:sz w:val="22"/>
                <w:szCs w:val="22"/>
              </w:rPr>
              <w:t>2</w:t>
            </w:r>
            <w:r w:rsidR="001412D0">
              <w:rPr>
                <w:rFonts w:cs="Arial"/>
                <w:sz w:val="22"/>
                <w:szCs w:val="22"/>
              </w:rPr>
              <w:t>,</w:t>
            </w:r>
            <w:r w:rsidRPr="006C2974">
              <w:rPr>
                <w:rFonts w:cs="Arial"/>
                <w:sz w:val="22"/>
                <w:szCs w:val="22"/>
              </w:rPr>
              <w:t>984</w:t>
            </w:r>
          </w:p>
        </w:tc>
      </w:tr>
    </w:tbl>
    <w:p w14:paraId="7360FD1D" w14:textId="222DAEFD" w:rsidR="002863EF" w:rsidRPr="00AE7739" w:rsidRDefault="002863EF" w:rsidP="00AE7739"/>
    <w:p w14:paraId="3F560F62" w14:textId="1B528EC0" w:rsidR="00286536" w:rsidRDefault="00626D2D" w:rsidP="00EB5A4F">
      <w:pPr>
        <w:pStyle w:val="Heading3"/>
      </w:pPr>
      <w:r>
        <w:t>Data management</w:t>
      </w:r>
    </w:p>
    <w:p w14:paraId="723D14FB" w14:textId="035CB416" w:rsidR="005B1181" w:rsidRDefault="0015280B" w:rsidP="00320ECB">
      <w:pPr>
        <w:jc w:val="both"/>
      </w:pPr>
      <w:r>
        <w:t>Studies found through the literature search process</w:t>
      </w:r>
      <w:r w:rsidR="005B1181">
        <w:t xml:space="preserve"> will</w:t>
      </w:r>
      <w:r w:rsidR="00903761">
        <w:t xml:space="preserve"> </w:t>
      </w:r>
      <w:r w:rsidR="00D0090E">
        <w:t xml:space="preserve">be </w:t>
      </w:r>
      <w:r w:rsidR="00903761">
        <w:t>recorded</w:t>
      </w:r>
      <w:r w:rsidR="005B1181">
        <w:t xml:space="preserve"> </w:t>
      </w:r>
      <w:r w:rsidR="00903761">
        <w:t>in</w:t>
      </w:r>
      <w:r w:rsidR="00320ECB">
        <w:t xml:space="preserve"> EndNote, a software for managing bibliographies.</w:t>
      </w:r>
      <w:r w:rsidR="00903761">
        <w:t xml:space="preserve"> The </w:t>
      </w:r>
      <w:r>
        <w:t xml:space="preserve">resulting EndNote library will be converted to an XML format and uploaded to Covidence </w:t>
      </w:r>
      <w:r w:rsidR="00F62F17">
        <w:t xml:space="preserve">systematic </w:t>
      </w:r>
      <w:r w:rsidR="00937CB9">
        <w:t>review software</w:t>
      </w:r>
      <w:r w:rsidR="00712299">
        <w:t xml:space="preserve"> </w:t>
      </w:r>
      <w:r w:rsidR="00937CB9">
        <w:t>for deduplication and selection.</w:t>
      </w:r>
      <w:r w:rsidR="003B7FB4">
        <w:t xml:space="preserve"> </w:t>
      </w:r>
      <w:r w:rsidR="00865424">
        <w:t xml:space="preserve">NCBI </w:t>
      </w:r>
      <w:proofErr w:type="spellStart"/>
      <w:r w:rsidR="00A25852">
        <w:t>BioSample</w:t>
      </w:r>
      <w:proofErr w:type="spellEnd"/>
      <w:r w:rsidR="00A25852">
        <w:t xml:space="preserve"> </w:t>
      </w:r>
      <w:r w:rsidR="00865424">
        <w:t>search</w:t>
      </w:r>
      <w:r w:rsidR="00A25852">
        <w:t xml:space="preserve"> results will be extracted in tabular format and stored and processed </w:t>
      </w:r>
      <w:r w:rsidR="00CF7377">
        <w:t>as Microsoft Excel document.</w:t>
      </w:r>
    </w:p>
    <w:p w14:paraId="326368B8" w14:textId="77777777" w:rsidR="005B1181" w:rsidRPr="005B1181" w:rsidRDefault="005B1181" w:rsidP="005B1181"/>
    <w:p w14:paraId="7D47AD42" w14:textId="487F7801" w:rsidR="00626D2D" w:rsidRDefault="00626D2D" w:rsidP="00EB5A4F">
      <w:pPr>
        <w:pStyle w:val="Heading3"/>
      </w:pPr>
      <w:r>
        <w:t>Selection process</w:t>
      </w:r>
    </w:p>
    <w:p w14:paraId="3AC222BC" w14:textId="5F6DA630" w:rsidR="00937CB9" w:rsidRDefault="00E13C32" w:rsidP="00CF7377">
      <w:pPr>
        <w:jc w:val="both"/>
      </w:pPr>
      <w:r>
        <w:t xml:space="preserve">Eligibility criteria will be defined on Covidence for each PEO component. </w:t>
      </w:r>
      <w:r w:rsidR="001B59EB">
        <w:t xml:space="preserve">Two reviewers (MK and AU) will </w:t>
      </w:r>
      <w:r w:rsidR="006C1574">
        <w:t xml:space="preserve">conduct independent screening from title and abstract concurrently. Any disagreement will be </w:t>
      </w:r>
      <w:r w:rsidR="00F53C74">
        <w:t>settled by OH as the third reviewe</w:t>
      </w:r>
      <w:r w:rsidR="00B20887">
        <w:t>r</w:t>
      </w:r>
      <w:r w:rsidR="00F53C74">
        <w:t xml:space="preserve">. </w:t>
      </w:r>
      <w:r w:rsidR="00151DED">
        <w:t xml:space="preserve">Inclusion </w:t>
      </w:r>
      <w:r w:rsidR="00306EE4">
        <w:t xml:space="preserve">of studies </w:t>
      </w:r>
      <w:r w:rsidR="00151DED">
        <w:t xml:space="preserve">will be defined after </w:t>
      </w:r>
      <w:r w:rsidR="00306EE4">
        <w:t xml:space="preserve">reviewing the full-text and at this stage, </w:t>
      </w:r>
      <w:r w:rsidR="00A3248E">
        <w:t>discrepancies will be resolved by discussion amongst all reviewers (MK, AU, and OH).</w:t>
      </w:r>
    </w:p>
    <w:p w14:paraId="156B1329" w14:textId="44CC9910" w:rsidR="00CF7377" w:rsidRPr="00D671EA" w:rsidRDefault="00CF7377" w:rsidP="00D671EA">
      <w:pPr>
        <w:jc w:val="both"/>
      </w:pPr>
      <w:r>
        <w:t xml:space="preserve">Selection process for data points </w:t>
      </w:r>
      <w:r w:rsidR="00E80284">
        <w:t xml:space="preserve">from NCBI </w:t>
      </w:r>
      <w:proofErr w:type="spellStart"/>
      <w:r w:rsidR="00E80284">
        <w:t>BioSample</w:t>
      </w:r>
      <w:proofErr w:type="spellEnd"/>
      <w:r w:rsidR="00E80284">
        <w:t xml:space="preserve"> search </w:t>
      </w:r>
      <w:r w:rsidR="00586B05">
        <w:t xml:space="preserve">will be conducted by MK. </w:t>
      </w:r>
      <w:r w:rsidR="004F10EC">
        <w:t xml:space="preserve">The following criteria will be applied: organism species not empty (i.e. excluding metagenome sample), </w:t>
      </w:r>
      <w:r w:rsidR="00E91D88">
        <w:t>“</w:t>
      </w:r>
      <w:r w:rsidR="00D671EA">
        <w:t xml:space="preserve">Pathogen: clinical or host-associated” package or host species </w:t>
      </w:r>
      <w:r w:rsidR="00D671EA">
        <w:rPr>
          <w:i/>
          <w:iCs/>
        </w:rPr>
        <w:t>Homo sapiens</w:t>
      </w:r>
      <w:r w:rsidR="00D671EA">
        <w:t>,</w:t>
      </w:r>
      <w:r w:rsidR="00E61DCC">
        <w:t xml:space="preserve"> and</w:t>
      </w:r>
      <w:r w:rsidR="00D671EA">
        <w:t xml:space="preserve"> </w:t>
      </w:r>
      <w:r w:rsidR="00970699">
        <w:t>isolation source</w:t>
      </w:r>
      <w:r w:rsidR="00E61DCC">
        <w:t xml:space="preserve"> and host disease indicative of </w:t>
      </w:r>
      <w:r w:rsidR="00EE4C23">
        <w:t>STI. If isolation source is urethra, it must be accompanied by host sex information</w:t>
      </w:r>
      <w:r w:rsidR="00660690">
        <w:t xml:space="preserve"> “male”.</w:t>
      </w:r>
    </w:p>
    <w:p w14:paraId="135514B8" w14:textId="77777777" w:rsidR="00B7557D" w:rsidRPr="00B7557D" w:rsidRDefault="00B7557D" w:rsidP="00B7557D"/>
    <w:p w14:paraId="35A34915" w14:textId="690C89F3" w:rsidR="00626D2D" w:rsidRDefault="00626D2D" w:rsidP="00EB5A4F">
      <w:pPr>
        <w:pStyle w:val="Heading3"/>
      </w:pPr>
      <w:r>
        <w:t>Data items</w:t>
      </w:r>
    </w:p>
    <w:p w14:paraId="49B3B2B8" w14:textId="15A77835" w:rsidR="008E7AAE" w:rsidRDefault="00CD1ABA" w:rsidP="00F35C6C">
      <w:pPr>
        <w:jc w:val="both"/>
      </w:pPr>
      <w:r>
        <w:t xml:space="preserve">A </w:t>
      </w:r>
      <w:r w:rsidR="00DA46D1">
        <w:t xml:space="preserve">customised Covidence spreadsheet will be developed, followed by pilot testing </w:t>
      </w:r>
      <w:r w:rsidR="00282D20">
        <w:t xml:space="preserve">of three randomly chosen studies </w:t>
      </w:r>
      <w:r w:rsidR="00F35C6C">
        <w:t>passing the eligibility check</w:t>
      </w:r>
      <w:r w:rsidR="00391165">
        <w:t xml:space="preserve">. </w:t>
      </w:r>
      <w:r w:rsidR="00A57D23">
        <w:t xml:space="preserve">Two reviewers (MK and AU) will extract the data in this pilot scheme and improve the spreadsheet if necessary. </w:t>
      </w:r>
      <w:r w:rsidR="00521F42">
        <w:t xml:space="preserve">The data </w:t>
      </w:r>
      <w:r w:rsidR="001D6659">
        <w:t>items to be extracted are:</w:t>
      </w:r>
      <w:r w:rsidR="00407FA9">
        <w:t xml:space="preserve"> </w:t>
      </w:r>
      <w:r w:rsidR="00261178">
        <w:t xml:space="preserve">first and last author, </w:t>
      </w:r>
      <w:r w:rsidR="00797959">
        <w:t xml:space="preserve">type of article (original research or review article), study design, </w:t>
      </w:r>
      <w:r w:rsidR="00A82C26">
        <w:t>method(s) to isolate and identify bacterial species</w:t>
      </w:r>
      <w:r w:rsidR="00797959">
        <w:t>,</w:t>
      </w:r>
      <w:r w:rsidR="005762F1" w:rsidRPr="005762F1">
        <w:t xml:space="preserve"> </w:t>
      </w:r>
      <w:r w:rsidR="005762F1">
        <w:t>limitation</w:t>
      </w:r>
      <w:r w:rsidR="00CA7D67">
        <w:t>s</w:t>
      </w:r>
      <w:r w:rsidR="005762F1">
        <w:t>, funding, conflict of interest,</w:t>
      </w:r>
      <w:r w:rsidR="0052442F">
        <w:t xml:space="preserve"> </w:t>
      </w:r>
      <w:r w:rsidR="009A038C">
        <w:t>geographical locatio</w:t>
      </w:r>
      <w:r w:rsidR="00035251">
        <w:t xml:space="preserve">n (country), </w:t>
      </w:r>
      <w:r w:rsidR="005E7D48">
        <w:t xml:space="preserve">patients </w:t>
      </w:r>
      <w:r w:rsidR="00C10AB7">
        <w:t>population</w:t>
      </w:r>
      <w:r w:rsidR="0072010C">
        <w:t xml:space="preserve"> (</w:t>
      </w:r>
      <w:r w:rsidR="00692CEC">
        <w:t>male or female</w:t>
      </w:r>
      <w:r w:rsidR="00FE5EBF">
        <w:t xml:space="preserve"> and number of subjects</w:t>
      </w:r>
      <w:r w:rsidR="00692CEC">
        <w:t xml:space="preserve">), </w:t>
      </w:r>
      <w:r w:rsidR="008D038C">
        <w:t xml:space="preserve">sex of </w:t>
      </w:r>
      <w:r w:rsidR="005E7D48">
        <w:t xml:space="preserve">patients </w:t>
      </w:r>
      <w:r w:rsidR="0072010C">
        <w:t>(</w:t>
      </w:r>
      <w:r w:rsidR="00692CEC">
        <w:t xml:space="preserve">male or female), </w:t>
      </w:r>
      <w:r w:rsidR="003C07AF">
        <w:t xml:space="preserve">presence of STI symptoms, </w:t>
      </w:r>
      <w:r w:rsidR="00A82C26">
        <w:t>specimen type</w:t>
      </w:r>
      <w:r w:rsidR="00BA3926">
        <w:t xml:space="preserve"> and source </w:t>
      </w:r>
      <w:r w:rsidR="00DA0023">
        <w:t>(urethra</w:t>
      </w:r>
      <w:r w:rsidR="00644398">
        <w:t xml:space="preserve">, </w:t>
      </w:r>
      <w:r w:rsidR="00DA0023">
        <w:t>cervix</w:t>
      </w:r>
      <w:r w:rsidR="00644398">
        <w:t xml:space="preserve">, </w:t>
      </w:r>
      <w:r w:rsidR="00DA0023" w:rsidRPr="00BA3926">
        <w:t>va</w:t>
      </w:r>
      <w:r w:rsidR="007D68AF" w:rsidRPr="00BA3926">
        <w:t xml:space="preserve">gina, </w:t>
      </w:r>
      <w:r w:rsidR="00CA2469">
        <w:t xml:space="preserve">or </w:t>
      </w:r>
      <w:r w:rsidR="00933AC3" w:rsidRPr="00BA3926">
        <w:t>fallopian tube</w:t>
      </w:r>
      <w:r w:rsidR="00933AC3">
        <w:t>), bacterial species identified</w:t>
      </w:r>
      <w:r w:rsidR="00407FA9">
        <w:t xml:space="preserve">, </w:t>
      </w:r>
      <w:r w:rsidR="005762F1">
        <w:t xml:space="preserve">and </w:t>
      </w:r>
      <w:r w:rsidR="00407FA9">
        <w:t>number of cases for each infecting bacterial species</w:t>
      </w:r>
      <w:r w:rsidR="005762F1">
        <w:t>.</w:t>
      </w:r>
      <w:r w:rsidR="00F177CF">
        <w:t xml:space="preserve"> If one study covers both male and female population</w:t>
      </w:r>
      <w:r w:rsidR="00CA7D67">
        <w:t>s</w:t>
      </w:r>
      <w:r w:rsidR="00F177CF">
        <w:t>, data items will be collected twice, with the results within one sex group separated to the other.</w:t>
      </w:r>
      <w:r w:rsidR="00DA3A31">
        <w:t xml:space="preserve"> We will not critically appraise each study</w:t>
      </w:r>
      <w:r w:rsidR="00CA7D67">
        <w:t>,</w:t>
      </w:r>
      <w:r w:rsidR="00DA3A31">
        <w:t xml:space="preserve"> as this is a scoping review.</w:t>
      </w:r>
    </w:p>
    <w:p w14:paraId="4F172C7B" w14:textId="77777777" w:rsidR="008E7AAE" w:rsidRPr="008E7AAE" w:rsidRDefault="008E7AAE" w:rsidP="008E7AAE"/>
    <w:p w14:paraId="386E2B79" w14:textId="1A270119" w:rsidR="004466C3" w:rsidRDefault="004466C3" w:rsidP="00EB5A4F">
      <w:pPr>
        <w:pStyle w:val="Heading3"/>
      </w:pPr>
      <w:r>
        <w:t xml:space="preserve">Data </w:t>
      </w:r>
      <w:r w:rsidR="00175A28">
        <w:t xml:space="preserve">synthesis and </w:t>
      </w:r>
      <w:r>
        <w:t>presentation</w:t>
      </w:r>
    </w:p>
    <w:p w14:paraId="2AFACA2B" w14:textId="491239DE" w:rsidR="00B06410" w:rsidRDefault="00EB5A4F" w:rsidP="00EB46C7">
      <w:pPr>
        <w:jc w:val="both"/>
      </w:pPr>
      <w:r>
        <w:t>Extracted data collected in Covidence will be converted in tabular format</w:t>
      </w:r>
      <w:r w:rsidR="00EB46C7">
        <w:t xml:space="preserve"> and explored and evaluated</w:t>
      </w:r>
      <w:r w:rsidR="007B24C3">
        <w:t xml:space="preserve"> in Microsoft Excel and </w:t>
      </w:r>
      <w:proofErr w:type="spellStart"/>
      <w:r w:rsidR="005B6C78">
        <w:t>Jupyter</w:t>
      </w:r>
      <w:proofErr w:type="spellEnd"/>
      <w:r w:rsidR="005B6C78">
        <w:t xml:space="preserve"> Notebook. Graphical charts will be generated with </w:t>
      </w:r>
      <w:r w:rsidR="00EB46C7">
        <w:t xml:space="preserve">Python on </w:t>
      </w:r>
      <w:proofErr w:type="spellStart"/>
      <w:r w:rsidR="00EB46C7">
        <w:t>Jupyter</w:t>
      </w:r>
      <w:proofErr w:type="spellEnd"/>
      <w:r w:rsidR="00EB46C7">
        <w:t xml:space="preserve"> Notebook. Meta-analysis will not be performed.</w:t>
      </w:r>
    </w:p>
    <w:p w14:paraId="33DAE962" w14:textId="77777777" w:rsidR="002875F9" w:rsidRDefault="002875F9" w:rsidP="00EB46C7">
      <w:pPr>
        <w:jc w:val="both"/>
      </w:pPr>
    </w:p>
    <w:p w14:paraId="6659D95D" w14:textId="20968DC2" w:rsidR="00D06D16" w:rsidRPr="002875F9" w:rsidRDefault="00D06D16" w:rsidP="00EB46C7">
      <w:pPr>
        <w:jc w:val="both"/>
        <w:rPr>
          <w:i/>
          <w:iCs/>
        </w:rPr>
      </w:pPr>
      <w:r w:rsidRPr="002875F9">
        <w:rPr>
          <w:i/>
          <w:iCs/>
        </w:rPr>
        <w:t>Glossary</w:t>
      </w:r>
    </w:p>
    <w:p w14:paraId="0DB6AC0B" w14:textId="2B9F26C9" w:rsidR="00A85235" w:rsidRDefault="00600C93" w:rsidP="00EB46C7">
      <w:pPr>
        <w:jc w:val="both"/>
      </w:pPr>
      <w:r>
        <w:t>Bacterial i</w:t>
      </w:r>
      <w:r w:rsidR="00D06D16">
        <w:t xml:space="preserve">nfection: </w:t>
      </w:r>
      <w:r w:rsidR="00EB5F60">
        <w:t xml:space="preserve">in the context of </w:t>
      </w:r>
      <w:r w:rsidR="003143F5">
        <w:t xml:space="preserve">clinical </w:t>
      </w:r>
      <w:r w:rsidR="00EB5F60">
        <w:t xml:space="preserve">diagnostics, </w:t>
      </w:r>
      <w:r>
        <w:t>this</w:t>
      </w:r>
      <w:r w:rsidR="003143F5">
        <w:t xml:space="preserve"> </w:t>
      </w:r>
      <w:r>
        <w:t xml:space="preserve">is defined as </w:t>
      </w:r>
      <w:r w:rsidR="000B5BED">
        <w:t xml:space="preserve">presence of </w:t>
      </w:r>
      <w:r>
        <w:t>a potentially pathogenic bacterium</w:t>
      </w:r>
      <w:r w:rsidR="00BE4771">
        <w:t xml:space="preserve"> </w:t>
      </w:r>
      <w:r w:rsidR="00EB5F60">
        <w:t xml:space="preserve">in </w:t>
      </w:r>
      <w:r>
        <w:t xml:space="preserve">(a) </w:t>
      </w:r>
      <w:r w:rsidR="00BE4771">
        <w:t>body part</w:t>
      </w:r>
      <w:r>
        <w:t>(s)</w:t>
      </w:r>
      <w:r w:rsidR="00BE4771">
        <w:t xml:space="preserve"> where it’s not usually present</w:t>
      </w:r>
      <w:r w:rsidR="00671508">
        <w:t xml:space="preserve"> (</w:t>
      </w:r>
      <w:r w:rsidR="005C4133">
        <w:t>i.e. sterile location)</w:t>
      </w:r>
      <w:r w:rsidR="00335D9A">
        <w:t>.</w:t>
      </w:r>
      <w:r w:rsidR="00B40B75">
        <w:fldChar w:fldCharType="begin"/>
      </w:r>
      <w:r w:rsidR="00644398">
        <w:instrText xml:space="preserve"> ADDIN EN.CITE &lt;EndNote&gt;&lt;Cite&gt;&lt;Author&gt;Dani&lt;/Author&gt;&lt;Year&gt;2014&lt;/Year&gt;&lt;RecNum&gt;657&lt;/RecNum&gt;&lt;DisplayText&gt;&lt;style face="superscript"&gt;28&lt;/style&gt;&lt;/DisplayText&gt;&lt;record&gt;&lt;rec-number&gt;657&lt;/rec-number&gt;&lt;foreign-keys&gt;&lt;key app="EN" db-id="trzpwfsavwzzarexpsbpex2q2txs02rfr2r2" timestamp="1765194526"&gt;657&lt;/key&gt;&lt;/foreign-keys&gt;&lt;ref-type name="Journal Article"&gt;17&lt;/ref-type&gt;&lt;contributors&gt;&lt;authors&gt;&lt;author&gt;Dani, A.&lt;/author&gt;&lt;/authors&gt;&lt;/contributors&gt;&lt;auth-address&gt;Lausitzer Seenland Klinikum GmbH, Sana Kliniken AG Hoyerswerda, Urological Department, Hoyerswerda, Germany.&lt;/auth-address&gt;&lt;titles&gt;&lt;title&gt;Colonization and infection&lt;/title&gt;&lt;secondary-title&gt;Cent European J Urol&lt;/secondary-title&gt;&lt;/titles&gt;&lt;periodical&gt;&lt;full-title&gt;Cent European J Urol&lt;/full-title&gt;&lt;/periodical&gt;&lt;pages&gt;86-7&lt;/pages&gt;&lt;volume&gt;67&lt;/volume&gt;&lt;number&gt;1&lt;/number&gt;&lt;edition&gt;2014/07/02&lt;/edition&gt;&lt;dates&gt;&lt;year&gt;2014&lt;/year&gt;&lt;/dates&gt;&lt;isbn&gt;2080-4806 (Print)&amp;#xD;2080-4873 (Electronic)&amp;#xD;2080-4806 (Linking)&lt;/isbn&gt;&lt;accession-num&gt;24982790&lt;/accession-num&gt;&lt;urls&gt;&lt;related-urls&gt;&lt;url&gt;https://www.ncbi.nlm.nih.gov/pubmed/24982790&lt;/url&gt;&lt;/related-urls&gt;&lt;/urls&gt;&lt;custom2&gt;PMC4074726&lt;/custom2&gt;&lt;electronic-resource-num&gt;10.5173/ceju.2014.01.art19&lt;/electronic-resource-num&gt;&lt;/record&gt;&lt;/Cite&gt;&lt;/EndNote&gt;</w:instrText>
      </w:r>
      <w:r w:rsidR="00B40B75">
        <w:fldChar w:fldCharType="separate"/>
      </w:r>
      <w:r w:rsidR="00644398" w:rsidRPr="00644398">
        <w:rPr>
          <w:noProof/>
          <w:vertAlign w:val="superscript"/>
        </w:rPr>
        <w:t>28</w:t>
      </w:r>
      <w:r w:rsidR="00B40B75">
        <w:fldChar w:fldCharType="end"/>
      </w:r>
      <w:r w:rsidR="00335D9A">
        <w:t xml:space="preserve"> It can be symptomatic or asymptomatic.</w:t>
      </w:r>
      <w:r w:rsidR="00A85235">
        <w:t xml:space="preserve"> </w:t>
      </w:r>
    </w:p>
    <w:p w14:paraId="22A267C0" w14:textId="29E5FA88" w:rsidR="00D45CA1" w:rsidRDefault="00D45CA1" w:rsidP="00EB46C7">
      <w:pPr>
        <w:jc w:val="both"/>
      </w:pPr>
      <w:r>
        <w:t xml:space="preserve">Colonisation: </w:t>
      </w:r>
      <w:r w:rsidR="005F641D">
        <w:t xml:space="preserve">presence of </w:t>
      </w:r>
      <w:r w:rsidR="006932A0">
        <w:t xml:space="preserve">bacteria </w:t>
      </w:r>
      <w:r w:rsidR="005C0EBF">
        <w:t xml:space="preserve">in </w:t>
      </w:r>
      <w:r w:rsidR="00DF514B">
        <w:t>any body part without clinical features of infection.</w:t>
      </w:r>
      <w:r w:rsidR="00F3670D">
        <w:fldChar w:fldCharType="begin"/>
      </w:r>
      <w:r w:rsidR="00644398">
        <w:instrText xml:space="preserve"> ADDIN EN.CITE &lt;EndNote&gt;&lt;Cite&gt;&lt;Author&gt;Wangchinda&lt;/Author&gt;&lt;Year&gt;2022&lt;/Year&gt;&lt;RecNum&gt;658&lt;/RecNum&gt;&lt;DisplayText&gt;&lt;style face="superscript"&gt;29&lt;/style&gt;&lt;/DisplayText&gt;&lt;record&gt;&lt;rec-number&gt;658&lt;/rec-number&gt;&lt;foreign-keys&gt;&lt;key app="EN" db-id="trzpwfsavwzzarexpsbpex2q2txs02rfr2r2" timestamp="1765194526"&gt;658&lt;/key&gt;&lt;/foreign-keys&gt;&lt;ref-type name="Journal Article"&gt;17&lt;/ref-type&gt;&lt;contributors&gt;&lt;authors&gt;&lt;author&gt;Wangchinda, W.&lt;/author&gt;&lt;author&gt;Laohasakprasit, K.&lt;/author&gt;&lt;author&gt;Lerdlamyong, K.&lt;/author&gt;&lt;author&gt;Thamlikitkul, V.&lt;/author&gt;&lt;/authors&gt;&lt;/contributors&gt;&lt;auth-address&gt;Division of Infectious Diseases and Tropical Medicine, Department of Medicine, Faculty of Medicine Siriraj Hospital, Mahidol University, Bangkok, Thailand.&lt;/auth-address&gt;&lt;titles&gt;&lt;title&gt;Epidemiology of Carbapenem-Resistant Enterobacterales Infection and Colonization in Hospitalized Patients at a University Hospital in Thailand&lt;/title&gt;&lt;secondary-title&gt;Infect Drug Resist&lt;/secondary-title&gt;&lt;/titles&gt;&lt;periodical&gt;&lt;full-title&gt;Infect Drug Resist&lt;/full-title&gt;&lt;/periodical&gt;&lt;pages&gt;2199-2210&lt;/pages&gt;&lt;volume&gt;15&lt;/volume&gt;&lt;edition&gt;2022/11/01&lt;/edition&gt;&lt;keywords&gt;&lt;keyword&gt;Thailand&lt;/keyword&gt;&lt;keyword&gt;carbapenem-resistant Enterobacterales&lt;/keyword&gt;&lt;keyword&gt;colonization&lt;/keyword&gt;&lt;keyword&gt;epidemiology&lt;/keyword&gt;&lt;keyword&gt;infection&lt;/keyword&gt;&lt;keyword&gt;patients&lt;/keyword&gt;&lt;keyword&gt;university hospital&lt;/keyword&gt;&lt;keyword&gt;professional conflicts of interest relating to any aspect of this study.&lt;/keyword&gt;&lt;/keywords&gt;&lt;dates&gt;&lt;year&gt;2022&lt;/year&gt;&lt;/dates&gt;&lt;isbn&gt;1178-6973 (Print)&amp;#xD;1178-6973 (Electronic)&amp;#xD;1178-6973 (Linking)&lt;/isbn&gt;&lt;accession-num&gt;36312438&lt;/accession-num&gt;&lt;urls&gt;&lt;related-urls&gt;&lt;url&gt;https://www.ncbi.nlm.nih.gov/pubmed/36312438&lt;/url&gt;&lt;/related-urls&gt;&lt;/urls&gt;&lt;custom2&gt;PMC9612804&lt;/custom2&gt;&lt;electronic-resource-num&gt;10.2147/IDR.S361013&lt;/electronic-resource-num&gt;&lt;/record&gt;&lt;/Cite&gt;&lt;/EndNote&gt;</w:instrText>
      </w:r>
      <w:r w:rsidR="00F3670D">
        <w:fldChar w:fldCharType="separate"/>
      </w:r>
      <w:r w:rsidR="00644398" w:rsidRPr="00644398">
        <w:rPr>
          <w:noProof/>
          <w:vertAlign w:val="superscript"/>
        </w:rPr>
        <w:t>29</w:t>
      </w:r>
      <w:r w:rsidR="00F3670D">
        <w:fldChar w:fldCharType="end"/>
      </w:r>
    </w:p>
    <w:p w14:paraId="5CD1C94D" w14:textId="7BA2F897" w:rsidR="00DF514B" w:rsidRDefault="00335D9A" w:rsidP="00EB46C7">
      <w:pPr>
        <w:jc w:val="both"/>
      </w:pPr>
      <w:r>
        <w:t>Differentiating asymptomatic infection and colonisation</w:t>
      </w:r>
      <w:r w:rsidR="00DF514B">
        <w:t xml:space="preserve">: </w:t>
      </w:r>
      <w:r w:rsidR="00712724">
        <w:t xml:space="preserve">while both involve </w:t>
      </w:r>
      <w:r w:rsidR="00F8591A">
        <w:t xml:space="preserve">bacterial </w:t>
      </w:r>
      <w:r w:rsidR="000A1B45">
        <w:t>presence and growth</w:t>
      </w:r>
      <w:r w:rsidR="00F8591A">
        <w:t xml:space="preserve"> without clinical </w:t>
      </w:r>
      <w:r w:rsidR="00D64938">
        <w:t>signs/symptoms</w:t>
      </w:r>
      <w:r w:rsidR="000A1B45">
        <w:t xml:space="preserve">, </w:t>
      </w:r>
      <w:r>
        <w:t>at a cellular level,</w:t>
      </w:r>
      <w:r w:rsidR="00B479ED">
        <w:t xml:space="preserve"> in</w:t>
      </w:r>
      <w:r w:rsidR="00F67363">
        <w:t>fection is set when the multiplying bacteri</w:t>
      </w:r>
      <w:r w:rsidR="0077363F">
        <w:t>a</w:t>
      </w:r>
      <w:r w:rsidR="00F67363">
        <w:t xml:space="preserve"> breach the</w:t>
      </w:r>
      <w:r w:rsidR="00D33891">
        <w:t xml:space="preserve"> </w:t>
      </w:r>
      <w:r w:rsidR="001D357F">
        <w:t>epithelial barrier</w:t>
      </w:r>
      <w:r w:rsidR="00F67363">
        <w:t>.</w:t>
      </w:r>
      <w:r w:rsidR="009A416D">
        <w:fldChar w:fldCharType="begin"/>
      </w:r>
      <w:r w:rsidR="00644398">
        <w:instrText xml:space="preserve"> ADDIN EN.CITE &lt;EndNote&gt;&lt;Cite&gt;&lt;Author&gt;Dani&lt;/Author&gt;&lt;Year&gt;2014&lt;/Year&gt;&lt;RecNum&gt;657&lt;/RecNum&gt;&lt;DisplayText&gt;&lt;style face="superscript"&gt;28&lt;/style&gt;&lt;/DisplayText&gt;&lt;record&gt;&lt;rec-number&gt;657&lt;/rec-number&gt;&lt;foreign-keys&gt;&lt;key app="EN" db-id="trzpwfsavwzzarexpsbpex2q2txs02rfr2r2" timestamp="1765194526"&gt;657&lt;/key&gt;&lt;/foreign-keys&gt;&lt;ref-type name="Journal Article"&gt;17&lt;/ref-type&gt;&lt;contributors&gt;&lt;authors&gt;&lt;author&gt;Dani, A.&lt;/author&gt;&lt;/authors&gt;&lt;/contributors&gt;&lt;auth-address&gt;Lausitzer Seenland Klinikum GmbH, Sana Kliniken AG Hoyerswerda, Urological Department, Hoyerswerda, Germany.&lt;/auth-address&gt;&lt;titles&gt;&lt;title&gt;Colonization and infection&lt;/title&gt;&lt;secondary-title&gt;Cent European J Urol&lt;/secondary-title&gt;&lt;/titles&gt;&lt;periodical&gt;&lt;full-title&gt;Cent European J Urol&lt;/full-title&gt;&lt;/periodical&gt;&lt;pages&gt;86-7&lt;/pages&gt;&lt;volume&gt;67&lt;/volume&gt;&lt;number&gt;1&lt;/number&gt;&lt;edition&gt;2014/07/02&lt;/edition&gt;&lt;dates&gt;&lt;year&gt;2014&lt;/year&gt;&lt;/dates&gt;&lt;isbn&gt;2080-4806 (Print)&amp;#xD;2080-4873 (Electronic)&amp;#xD;2080-4806 (Linking)&lt;/isbn&gt;&lt;accession-num&gt;24982790&lt;/accession-num&gt;&lt;urls&gt;&lt;related-urls&gt;&lt;url&gt;https://www.ncbi.nlm.nih.gov/pubmed/24982790&lt;/url&gt;&lt;/related-urls&gt;&lt;/urls&gt;&lt;custom2&gt;PMC4074726&lt;/custom2&gt;&lt;electronic-resource-num&gt;10.5173/ceju.2014.01.art19&lt;/electronic-resource-num&gt;&lt;/record&gt;&lt;/Cite&gt;&lt;/EndNote&gt;</w:instrText>
      </w:r>
      <w:r w:rsidR="009A416D">
        <w:fldChar w:fldCharType="separate"/>
      </w:r>
      <w:r w:rsidR="00644398" w:rsidRPr="00644398">
        <w:rPr>
          <w:noProof/>
          <w:vertAlign w:val="superscript"/>
        </w:rPr>
        <w:t>28</w:t>
      </w:r>
      <w:r w:rsidR="009A416D">
        <w:fldChar w:fldCharType="end"/>
      </w:r>
      <w:r w:rsidR="0077363F">
        <w:t xml:space="preserve"> </w:t>
      </w:r>
      <w:r w:rsidR="00E457E5">
        <w:t>Clinically, it is not usually possible to differentiate them based on this feature; therefor</w:t>
      </w:r>
      <w:r w:rsidR="004B0A22">
        <w:t xml:space="preserve">e </w:t>
      </w:r>
      <w:r w:rsidR="00344B28">
        <w:t xml:space="preserve">other measures have been proposed. First, </w:t>
      </w:r>
      <w:r w:rsidR="008E149D">
        <w:t xml:space="preserve">the bacterium in colonised individuals (also known as “carrier”) </w:t>
      </w:r>
      <w:r w:rsidR="00494291">
        <w:t xml:space="preserve">present in a longer duration while in asymptomatic </w:t>
      </w:r>
      <w:r w:rsidR="00C410DD">
        <w:t>cases, the individuals progress through “recovery” in the same duration as symptomatic ones.</w:t>
      </w:r>
      <w:r w:rsidR="00B56DB3">
        <w:fldChar w:fldCharType="begin">
          <w:fldData xml:space="preserve">PEVuZE5vdGU+PENpdGU+PEF1dGhvcj5TaGFpa2g8L0F1dGhvcj48WWVhcj4yMDIzPC9ZZWFyPjxS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==
</w:fldData>
        </w:fldChar>
      </w:r>
      <w:r w:rsidR="00644398">
        <w:instrText xml:space="preserve"> ADDIN EN.CITE </w:instrText>
      </w:r>
      <w:r w:rsidR="00644398">
        <w:fldChar w:fldCharType="begin">
          <w:fldData xml:space="preserve">PEVuZE5vdGU+PENpdGU+PEF1dGhvcj5TaGFpa2g8L0F1dGhvcj48WWVhcj4yMDIzPC9ZZWFyPjxS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==
</w:fldData>
        </w:fldChar>
      </w:r>
      <w:r w:rsidR="00644398">
        <w:instrText xml:space="preserve"> ADDIN EN.CITE.DATA </w:instrText>
      </w:r>
      <w:r w:rsidR="00644398">
        <w:fldChar w:fldCharType="end"/>
      </w:r>
      <w:r w:rsidR="00B56DB3">
        <w:fldChar w:fldCharType="separate"/>
      </w:r>
      <w:r w:rsidR="00644398" w:rsidRPr="00644398">
        <w:rPr>
          <w:noProof/>
          <w:vertAlign w:val="superscript"/>
        </w:rPr>
        <w:t>30</w:t>
      </w:r>
      <w:r w:rsidR="00B56DB3">
        <w:fldChar w:fldCharType="end"/>
      </w:r>
      <w:r w:rsidR="00C410DD">
        <w:t xml:space="preserve"> Secondly, </w:t>
      </w:r>
      <w:r w:rsidR="00441ADF">
        <w:t xml:space="preserve">the </w:t>
      </w:r>
      <w:r w:rsidR="00470B1D">
        <w:t xml:space="preserve">bacterial species and </w:t>
      </w:r>
      <w:r w:rsidR="004553BE">
        <w:t>demographic characteristics of the affected individuals</w:t>
      </w:r>
      <w:r w:rsidR="00F15102">
        <w:t xml:space="preserve"> can </w:t>
      </w:r>
      <w:r w:rsidR="005B469E">
        <w:t xml:space="preserve">provide “clues” to differentiate the two groups. </w:t>
      </w:r>
      <w:r w:rsidR="006E00FF">
        <w:t>Examples are given on Table 2.</w:t>
      </w:r>
    </w:p>
    <w:p w14:paraId="1B62B83E" w14:textId="77777777" w:rsidR="007E7556" w:rsidRDefault="007E7556" w:rsidP="00EB46C7">
      <w:pPr>
        <w:jc w:val="both"/>
      </w:pPr>
    </w:p>
    <w:p w14:paraId="614C21D5" w14:textId="77777777" w:rsidR="007E7556" w:rsidRDefault="007E7556" w:rsidP="00EB46C7">
      <w:pPr>
        <w:jc w:val="both"/>
      </w:pPr>
    </w:p>
    <w:p w14:paraId="08A5CFAF" w14:textId="66872E39" w:rsidR="006E00FF" w:rsidRDefault="006E00FF" w:rsidP="00EF548E">
      <w:pPr>
        <w:jc w:val="center"/>
        <w:rPr>
          <w:b/>
          <w:bCs/>
        </w:rPr>
      </w:pPr>
      <w:r>
        <w:rPr>
          <w:b/>
          <w:bCs/>
        </w:rPr>
        <w:lastRenderedPageBreak/>
        <w:t xml:space="preserve">Table 2. </w:t>
      </w:r>
      <w:r w:rsidR="00CF1E19">
        <w:rPr>
          <w:b/>
          <w:bCs/>
        </w:rPr>
        <w:t xml:space="preserve">Examples of how clinical and epidemiological context </w:t>
      </w:r>
      <w:r w:rsidR="00A1650A">
        <w:rPr>
          <w:b/>
          <w:bCs/>
        </w:rPr>
        <w:t>helps differentiate asymptomatic infection versus colonis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552"/>
        <w:gridCol w:w="1842"/>
        <w:gridCol w:w="2834"/>
      </w:tblGrid>
      <w:tr w:rsidR="00395254" w:rsidRPr="006E64B4" w14:paraId="6369C315" w14:textId="77777777" w:rsidTr="007E7556">
        <w:tc>
          <w:tcPr>
            <w:tcW w:w="2122" w:type="dxa"/>
            <w:tcBorders>
              <w:top w:val="single" w:sz="4" w:space="0" w:color="auto"/>
              <w:bottom w:val="single" w:sz="4" w:space="0" w:color="auto"/>
            </w:tcBorders>
          </w:tcPr>
          <w:p w14:paraId="7D7A97C9" w14:textId="62D619AA" w:rsidR="00395254" w:rsidRPr="006E64B4" w:rsidRDefault="00395254" w:rsidP="00160FB5">
            <w:pPr>
              <w:spacing w:after="0"/>
              <w:jc w:val="center"/>
              <w:rPr>
                <w:b/>
                <w:bCs/>
                <w:sz w:val="22"/>
                <w:szCs w:val="22"/>
              </w:rPr>
            </w:pPr>
            <w:r w:rsidRPr="006E64B4">
              <w:rPr>
                <w:b/>
                <w:bCs/>
                <w:sz w:val="22"/>
                <w:szCs w:val="22"/>
              </w:rPr>
              <w:t>Bacterial species</w:t>
            </w:r>
          </w:p>
        </w:tc>
        <w:tc>
          <w:tcPr>
            <w:tcW w:w="2552" w:type="dxa"/>
            <w:tcBorders>
              <w:top w:val="single" w:sz="4" w:space="0" w:color="auto"/>
              <w:bottom w:val="single" w:sz="4" w:space="0" w:color="auto"/>
            </w:tcBorders>
          </w:tcPr>
          <w:p w14:paraId="631DFECA" w14:textId="72743315" w:rsidR="00395254" w:rsidRPr="006E64B4" w:rsidRDefault="006E64B4" w:rsidP="00160FB5">
            <w:pPr>
              <w:spacing w:after="0"/>
              <w:jc w:val="center"/>
              <w:rPr>
                <w:b/>
                <w:bCs/>
                <w:sz w:val="22"/>
                <w:szCs w:val="22"/>
              </w:rPr>
            </w:pPr>
            <w:r w:rsidRPr="006E64B4">
              <w:rPr>
                <w:b/>
                <w:bCs/>
                <w:sz w:val="22"/>
                <w:szCs w:val="22"/>
              </w:rPr>
              <w:t>Context</w:t>
            </w:r>
          </w:p>
        </w:tc>
        <w:tc>
          <w:tcPr>
            <w:tcW w:w="1842" w:type="dxa"/>
            <w:tcBorders>
              <w:top w:val="single" w:sz="4" w:space="0" w:color="auto"/>
              <w:bottom w:val="single" w:sz="4" w:space="0" w:color="auto"/>
            </w:tcBorders>
          </w:tcPr>
          <w:p w14:paraId="10C4867E" w14:textId="7E5270BB" w:rsidR="00395254" w:rsidRPr="006E64B4" w:rsidRDefault="006E64B4" w:rsidP="00160FB5">
            <w:pPr>
              <w:spacing w:after="0"/>
              <w:jc w:val="center"/>
              <w:rPr>
                <w:b/>
                <w:bCs/>
                <w:sz w:val="22"/>
                <w:szCs w:val="22"/>
              </w:rPr>
            </w:pPr>
            <w:r w:rsidRPr="006E64B4">
              <w:rPr>
                <w:b/>
                <w:bCs/>
                <w:sz w:val="22"/>
                <w:szCs w:val="22"/>
              </w:rPr>
              <w:t>Asymptomatic infection vs colonisation</w:t>
            </w:r>
          </w:p>
        </w:tc>
        <w:tc>
          <w:tcPr>
            <w:tcW w:w="2834" w:type="dxa"/>
            <w:tcBorders>
              <w:top w:val="single" w:sz="4" w:space="0" w:color="auto"/>
              <w:bottom w:val="single" w:sz="4" w:space="0" w:color="auto"/>
            </w:tcBorders>
          </w:tcPr>
          <w:p w14:paraId="5E6853F5" w14:textId="5B06702E" w:rsidR="00395254" w:rsidRPr="006E64B4" w:rsidRDefault="006E64B4" w:rsidP="00160FB5">
            <w:pPr>
              <w:spacing w:after="0"/>
              <w:jc w:val="center"/>
              <w:rPr>
                <w:b/>
                <w:bCs/>
                <w:sz w:val="22"/>
                <w:szCs w:val="22"/>
              </w:rPr>
            </w:pPr>
            <w:r w:rsidRPr="006E64B4">
              <w:rPr>
                <w:b/>
                <w:bCs/>
                <w:sz w:val="22"/>
                <w:szCs w:val="22"/>
              </w:rPr>
              <w:t>Reasons</w:t>
            </w:r>
          </w:p>
        </w:tc>
      </w:tr>
      <w:tr w:rsidR="00395254" w:rsidRPr="006E64B4" w14:paraId="01A8FB3B" w14:textId="77777777" w:rsidTr="007E7556">
        <w:tc>
          <w:tcPr>
            <w:tcW w:w="2122" w:type="dxa"/>
            <w:tcBorders>
              <w:top w:val="single" w:sz="4" w:space="0" w:color="auto"/>
            </w:tcBorders>
          </w:tcPr>
          <w:p w14:paraId="797BAD78" w14:textId="011CEB0B" w:rsidR="00395254" w:rsidRPr="009B4C13" w:rsidRDefault="009B4C13" w:rsidP="0070782E">
            <w:pPr>
              <w:spacing w:after="0"/>
              <w:rPr>
                <w:i/>
                <w:iCs/>
                <w:sz w:val="22"/>
                <w:szCs w:val="22"/>
              </w:rPr>
            </w:pPr>
            <w:r>
              <w:rPr>
                <w:i/>
                <w:iCs/>
                <w:sz w:val="22"/>
                <w:szCs w:val="22"/>
              </w:rPr>
              <w:t>Staphylococcus epidermidis</w:t>
            </w:r>
          </w:p>
        </w:tc>
        <w:tc>
          <w:tcPr>
            <w:tcW w:w="2552" w:type="dxa"/>
            <w:tcBorders>
              <w:top w:val="single" w:sz="4" w:space="0" w:color="auto"/>
            </w:tcBorders>
          </w:tcPr>
          <w:p w14:paraId="18BACE0E" w14:textId="2300E34C" w:rsidR="00395254" w:rsidRPr="006E64B4" w:rsidRDefault="00E5657B" w:rsidP="0070782E">
            <w:pPr>
              <w:spacing w:after="0"/>
              <w:rPr>
                <w:sz w:val="22"/>
                <w:szCs w:val="22"/>
              </w:rPr>
            </w:pPr>
            <w:r>
              <w:rPr>
                <w:sz w:val="22"/>
                <w:szCs w:val="22"/>
              </w:rPr>
              <w:t>Isolated from skin in healthy individuals in community</w:t>
            </w:r>
          </w:p>
        </w:tc>
        <w:tc>
          <w:tcPr>
            <w:tcW w:w="1842" w:type="dxa"/>
            <w:tcBorders>
              <w:top w:val="single" w:sz="4" w:space="0" w:color="auto"/>
            </w:tcBorders>
          </w:tcPr>
          <w:p w14:paraId="517FB37F" w14:textId="428B902C" w:rsidR="00395254" w:rsidRPr="006E64B4" w:rsidRDefault="00E5657B" w:rsidP="0070782E">
            <w:pPr>
              <w:spacing w:after="0"/>
              <w:rPr>
                <w:sz w:val="22"/>
                <w:szCs w:val="22"/>
              </w:rPr>
            </w:pPr>
            <w:r>
              <w:rPr>
                <w:sz w:val="22"/>
                <w:szCs w:val="22"/>
              </w:rPr>
              <w:t>Colonisation</w:t>
            </w:r>
          </w:p>
        </w:tc>
        <w:tc>
          <w:tcPr>
            <w:tcW w:w="2834" w:type="dxa"/>
            <w:tcBorders>
              <w:top w:val="single" w:sz="4" w:space="0" w:color="auto"/>
            </w:tcBorders>
          </w:tcPr>
          <w:p w14:paraId="23DDB5E7" w14:textId="46D24F9D" w:rsidR="00E479E5" w:rsidRPr="00E479E5" w:rsidRDefault="00E479E5" w:rsidP="00E479E5">
            <w:pPr>
              <w:spacing w:after="0"/>
              <w:rPr>
                <w:sz w:val="22"/>
                <w:szCs w:val="22"/>
              </w:rPr>
            </w:pPr>
            <w:r>
              <w:rPr>
                <w:i/>
                <w:iCs/>
                <w:sz w:val="22"/>
                <w:szCs w:val="22"/>
              </w:rPr>
              <w:t xml:space="preserve">S. epidermidis </w:t>
            </w:r>
            <w:r>
              <w:rPr>
                <w:sz w:val="22"/>
                <w:szCs w:val="22"/>
              </w:rPr>
              <w:t xml:space="preserve"> is a part of normal skin microbiota in healthy individuals.</w:t>
            </w:r>
          </w:p>
          <w:p w14:paraId="2B15E2C2" w14:textId="334F90BB" w:rsidR="00395254" w:rsidRPr="00CD0A3B" w:rsidRDefault="00E5657B" w:rsidP="00E479E5">
            <w:pPr>
              <w:spacing w:after="0"/>
              <w:rPr>
                <w:sz w:val="22"/>
                <w:szCs w:val="22"/>
              </w:rPr>
            </w:pPr>
            <w:r>
              <w:rPr>
                <w:i/>
                <w:iCs/>
                <w:sz w:val="22"/>
                <w:szCs w:val="22"/>
              </w:rPr>
              <w:t xml:space="preserve">S. epidermidis </w:t>
            </w:r>
            <w:r w:rsidR="00CD0A3B">
              <w:rPr>
                <w:sz w:val="22"/>
                <w:szCs w:val="22"/>
              </w:rPr>
              <w:t>can be considered pathogenic</w:t>
            </w:r>
            <w:r w:rsidR="002C68D0">
              <w:rPr>
                <w:sz w:val="22"/>
                <w:szCs w:val="22"/>
              </w:rPr>
              <w:t>, for example,</w:t>
            </w:r>
            <w:r w:rsidR="00CD0A3B">
              <w:rPr>
                <w:sz w:val="22"/>
                <w:szCs w:val="22"/>
              </w:rPr>
              <w:t xml:space="preserve"> in </w:t>
            </w:r>
            <w:r w:rsidR="00E479E5">
              <w:rPr>
                <w:sz w:val="22"/>
                <w:szCs w:val="22"/>
              </w:rPr>
              <w:t xml:space="preserve">normally sterile body sites in </w:t>
            </w:r>
            <w:r w:rsidR="00CD0A3B">
              <w:rPr>
                <w:sz w:val="22"/>
                <w:szCs w:val="22"/>
              </w:rPr>
              <w:t>individuals with compromised immunity</w:t>
            </w:r>
            <w:r w:rsidR="008B533A">
              <w:rPr>
                <w:sz w:val="22"/>
                <w:szCs w:val="22"/>
              </w:rPr>
              <w:t xml:space="preserve"> or infections associated with indwelling medical device.</w:t>
            </w:r>
            <w:r w:rsidR="00B56DB3">
              <w:rPr>
                <w:sz w:val="22"/>
                <w:szCs w:val="22"/>
              </w:rPr>
              <w:fldChar w:fldCharType="begin"/>
            </w:r>
            <w:r w:rsidR="00644398">
              <w:rPr>
                <w:sz w:val="22"/>
                <w:szCs w:val="22"/>
              </w:rPr>
              <w:instrText xml:space="preserve"> ADDIN EN.CITE &lt;EndNote&gt;&lt;Cite&gt;&lt;Author&gt;Otto&lt;/Author&gt;&lt;Year&gt;2009&lt;/Year&gt;&lt;RecNum&gt;662&lt;/RecNum&gt;&lt;DisplayText&gt;&lt;style face="superscript"&gt;31&lt;/style&gt;&lt;/DisplayText&gt;&lt;record&gt;&lt;rec-number&gt;662&lt;/rec-number&gt;&lt;foreign-keys&gt;&lt;key app="EN" db-id="trzpwfsavwzzarexpsbpex2q2txs02rfr2r2" timestamp="1765194526"&gt;662&lt;/key&gt;&lt;/foreign-keys&gt;&lt;ref-type name="Journal Article"&gt;17&lt;/ref-type&gt;&lt;contributors&gt;&lt;authors&gt;&lt;author&gt;Otto, M.&lt;/author&gt;&lt;/authors&gt;&lt;/contributors&gt;&lt;auth-address&gt;National Institute of Allergy and Infectious Diseases, The National Institutes of Health, 9000 Rockville Pike Building 33 1W10, Bethesda, Maryland 20892, USA. motto@niaid.nih.gov&lt;/auth-address&gt;&lt;titles&gt;&lt;title&gt;Staphylococcus epidermidis--the &amp;apos;accidental&amp;apos; pathogen&lt;/title&gt;&lt;secondary-title&gt;Nat Rev Microbiol&lt;/secondary-title&gt;&lt;/titles&gt;&lt;periodical&gt;&lt;full-title&gt;Nat Rev Microbiol&lt;/full-title&gt;&lt;/periodical&gt;&lt;pages&gt;555-67&lt;/pages&gt;&lt;volume&gt;7&lt;/volume&gt;&lt;number&gt;8&lt;/number&gt;&lt;edition&gt;2009/07/18&lt;/edition&gt;&lt;keywords&gt;&lt;keyword&gt;Animals&lt;/keyword&gt;&lt;keyword&gt;Anti-Bacterial Agents/pharmacology&lt;/keyword&gt;&lt;keyword&gt;Biofilms/growth &amp;amp; development&lt;/keyword&gt;&lt;keyword&gt;Drug Resistance/genetics&lt;/keyword&gt;&lt;keyword&gt;Host-Pathogen Interactions&lt;/keyword&gt;&lt;keyword&gt;Humans&lt;/keyword&gt;&lt;keyword&gt;Skin/*microbiology&lt;/keyword&gt;&lt;keyword&gt;Staphylococcal Infections/*microbiology&lt;/keyword&gt;&lt;keyword&gt;Staphylococcus epidermidis/drug effects/*pathogenicity/*physiology&lt;/keyword&gt;&lt;keyword&gt;Virulence&lt;/keyword&gt;&lt;/keywords&gt;&lt;dates&gt;&lt;year&gt;2009&lt;/year&gt;&lt;pub-dates&gt;&lt;date&gt;Aug&lt;/date&gt;&lt;/pub-dates&gt;&lt;/dates&gt;&lt;isbn&gt;1740-1534 (Electronic)&amp;#xD;1740-1526 (Print)&amp;#xD;1740-1526 (Linking)&lt;/isbn&gt;&lt;accession-num&gt;19609257&lt;/accession-num&gt;&lt;urls&gt;&lt;related-urls&gt;&lt;url&gt;https://www.ncbi.nlm.nih.gov/pubmed/19609257&lt;/url&gt;&lt;/related-urls&gt;&lt;/urls&gt;&lt;custom2&gt;PMC2807625&lt;/custom2&gt;&lt;electronic-resource-num&gt;10.1038/nrmicro2182&lt;/electronic-resource-num&gt;&lt;/record&gt;&lt;/Cite&gt;&lt;/EndNote&gt;</w:instrText>
            </w:r>
            <w:r w:rsidR="00B56DB3">
              <w:rPr>
                <w:sz w:val="22"/>
                <w:szCs w:val="22"/>
              </w:rPr>
              <w:fldChar w:fldCharType="separate"/>
            </w:r>
            <w:r w:rsidR="00644398" w:rsidRPr="00644398">
              <w:rPr>
                <w:noProof/>
                <w:sz w:val="22"/>
                <w:szCs w:val="22"/>
                <w:vertAlign w:val="superscript"/>
              </w:rPr>
              <w:t>31</w:t>
            </w:r>
            <w:r w:rsidR="00B56DB3">
              <w:rPr>
                <w:sz w:val="22"/>
                <w:szCs w:val="22"/>
              </w:rPr>
              <w:fldChar w:fldCharType="end"/>
            </w:r>
          </w:p>
        </w:tc>
      </w:tr>
      <w:tr w:rsidR="00395254" w:rsidRPr="006E64B4" w14:paraId="7081C4FB" w14:textId="77777777" w:rsidTr="007E7556">
        <w:tc>
          <w:tcPr>
            <w:tcW w:w="2122" w:type="dxa"/>
          </w:tcPr>
          <w:p w14:paraId="4ABAB63D" w14:textId="2AC12C3A" w:rsidR="00395254" w:rsidRPr="00E479E5" w:rsidRDefault="00E479E5" w:rsidP="0070782E">
            <w:pPr>
              <w:spacing w:after="0"/>
              <w:rPr>
                <w:i/>
                <w:iCs/>
                <w:sz w:val="22"/>
                <w:szCs w:val="22"/>
              </w:rPr>
            </w:pPr>
            <w:r>
              <w:rPr>
                <w:i/>
                <w:iCs/>
                <w:sz w:val="22"/>
                <w:szCs w:val="22"/>
              </w:rPr>
              <w:t>Neisseria gonorrhoeae</w:t>
            </w:r>
          </w:p>
        </w:tc>
        <w:tc>
          <w:tcPr>
            <w:tcW w:w="2552" w:type="dxa"/>
          </w:tcPr>
          <w:p w14:paraId="77EE17A7" w14:textId="5E51C0E9" w:rsidR="00395254" w:rsidRPr="006E64B4" w:rsidRDefault="002C68D0" w:rsidP="0070782E">
            <w:pPr>
              <w:spacing w:after="0"/>
              <w:rPr>
                <w:sz w:val="22"/>
                <w:szCs w:val="22"/>
              </w:rPr>
            </w:pPr>
            <w:r>
              <w:rPr>
                <w:sz w:val="22"/>
                <w:szCs w:val="22"/>
              </w:rPr>
              <w:t xml:space="preserve">Isolated from </w:t>
            </w:r>
            <w:r w:rsidR="002E509C">
              <w:rPr>
                <w:sz w:val="22"/>
                <w:szCs w:val="22"/>
              </w:rPr>
              <w:t>cervix of asymptomatic female patients</w:t>
            </w:r>
          </w:p>
        </w:tc>
        <w:tc>
          <w:tcPr>
            <w:tcW w:w="1842" w:type="dxa"/>
          </w:tcPr>
          <w:p w14:paraId="040E50A4" w14:textId="38CA0EB9" w:rsidR="00395254" w:rsidRPr="006E64B4" w:rsidRDefault="002E509C" w:rsidP="0070782E">
            <w:pPr>
              <w:spacing w:after="0"/>
              <w:rPr>
                <w:sz w:val="22"/>
                <w:szCs w:val="22"/>
              </w:rPr>
            </w:pPr>
            <w:r>
              <w:rPr>
                <w:sz w:val="22"/>
                <w:szCs w:val="22"/>
              </w:rPr>
              <w:t>Asymptomatic infection</w:t>
            </w:r>
          </w:p>
        </w:tc>
        <w:tc>
          <w:tcPr>
            <w:tcW w:w="2834" w:type="dxa"/>
          </w:tcPr>
          <w:p w14:paraId="34385781" w14:textId="7051E20F" w:rsidR="00395254" w:rsidRPr="00E5062C" w:rsidRDefault="002E509C" w:rsidP="00F51469">
            <w:pPr>
              <w:spacing w:after="0"/>
              <w:rPr>
                <w:sz w:val="22"/>
                <w:szCs w:val="22"/>
              </w:rPr>
            </w:pPr>
            <w:r>
              <w:rPr>
                <w:i/>
                <w:iCs/>
                <w:sz w:val="22"/>
                <w:szCs w:val="22"/>
              </w:rPr>
              <w:t xml:space="preserve">N. gonorrhoeae </w:t>
            </w:r>
            <w:r w:rsidR="00E5062C">
              <w:rPr>
                <w:sz w:val="22"/>
                <w:szCs w:val="22"/>
              </w:rPr>
              <w:t>is an obligate human pathogen</w:t>
            </w:r>
            <w:r w:rsidR="00F51469">
              <w:rPr>
                <w:sz w:val="22"/>
                <w:szCs w:val="22"/>
              </w:rPr>
              <w:t xml:space="preserve">, </w:t>
            </w:r>
            <w:r w:rsidR="00DB49E3">
              <w:rPr>
                <w:sz w:val="22"/>
                <w:szCs w:val="22"/>
              </w:rPr>
              <w:t xml:space="preserve">and when it </w:t>
            </w:r>
            <w:r w:rsidR="005A1AC7">
              <w:rPr>
                <w:sz w:val="22"/>
                <w:szCs w:val="22"/>
              </w:rPr>
              <w:t>is present, it will invade the epithelial cells in the reproductive tract even without causing symptoms.</w:t>
            </w:r>
            <w:r w:rsidR="00975A21">
              <w:rPr>
                <w:sz w:val="22"/>
                <w:szCs w:val="22"/>
              </w:rPr>
              <w:t xml:space="preserve"> </w:t>
            </w:r>
            <w:r w:rsidR="00811475">
              <w:rPr>
                <w:sz w:val="22"/>
                <w:szCs w:val="22"/>
              </w:rPr>
              <w:t>Presence of the bacterium, even asymptomatic,</w:t>
            </w:r>
            <w:r w:rsidR="00975A21">
              <w:rPr>
                <w:sz w:val="22"/>
                <w:szCs w:val="22"/>
              </w:rPr>
              <w:t xml:space="preserve"> is associated with</w:t>
            </w:r>
            <w:r w:rsidR="00811475">
              <w:rPr>
                <w:sz w:val="22"/>
                <w:szCs w:val="22"/>
              </w:rPr>
              <w:t xml:space="preserve"> ascending infection and</w:t>
            </w:r>
            <w:r w:rsidR="00975A21">
              <w:rPr>
                <w:sz w:val="22"/>
                <w:szCs w:val="22"/>
              </w:rPr>
              <w:t xml:space="preserve"> </w:t>
            </w:r>
            <w:r w:rsidR="00811475">
              <w:rPr>
                <w:sz w:val="22"/>
                <w:szCs w:val="22"/>
              </w:rPr>
              <w:t>long-term complications.</w:t>
            </w:r>
            <w:r w:rsidR="00B56DB3">
              <w:rPr>
                <w:sz w:val="22"/>
                <w:szCs w:val="22"/>
              </w:rPr>
              <w:fldChar w:fldCharType="begin">
                <w:fldData xml:space="preserve">PEVuZE5vdGU+PENpdGU+PEF1dGhvcj5MZW56PC9BdXRob3I+PFllYXI+MjAxODwvWWVhcj48UmVj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</w:fldData>
              </w:fldChar>
            </w:r>
            <w:r w:rsidR="00644398">
              <w:rPr>
                <w:sz w:val="22"/>
                <w:szCs w:val="22"/>
              </w:rPr>
              <w:instrText xml:space="preserve"> ADDIN EN.CITE </w:instrText>
            </w:r>
            <w:r w:rsidR="00644398">
              <w:rPr>
                <w:sz w:val="22"/>
                <w:szCs w:val="22"/>
              </w:rPr>
              <w:fldChar w:fldCharType="begin">
                <w:fldData xml:space="preserve">PEVuZE5vdGU+PENpdGU+PEF1dGhvcj5MZW56PC9BdXRob3I+PFllYXI+MjAxODwvWWVhcj48UmVj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</w:fldData>
              </w:fldChar>
            </w:r>
            <w:r w:rsidR="00644398">
              <w:rPr>
                <w:sz w:val="22"/>
                <w:szCs w:val="22"/>
              </w:rPr>
              <w:instrText xml:space="preserve"> ADDIN EN.CITE.DATA </w:instrText>
            </w:r>
            <w:r w:rsidR="00644398">
              <w:rPr>
                <w:sz w:val="22"/>
                <w:szCs w:val="22"/>
              </w:rPr>
            </w:r>
            <w:r w:rsidR="00644398">
              <w:rPr>
                <w:sz w:val="22"/>
                <w:szCs w:val="22"/>
              </w:rPr>
              <w:fldChar w:fldCharType="end"/>
            </w:r>
            <w:r w:rsidR="00B56DB3">
              <w:rPr>
                <w:sz w:val="22"/>
                <w:szCs w:val="22"/>
              </w:rPr>
            </w:r>
            <w:r w:rsidR="00B56DB3">
              <w:rPr>
                <w:sz w:val="22"/>
                <w:szCs w:val="22"/>
              </w:rPr>
              <w:fldChar w:fldCharType="separate"/>
            </w:r>
            <w:r w:rsidR="00644398" w:rsidRPr="00644398">
              <w:rPr>
                <w:noProof/>
                <w:sz w:val="22"/>
                <w:szCs w:val="22"/>
                <w:vertAlign w:val="superscript"/>
              </w:rPr>
              <w:t>32</w:t>
            </w:r>
            <w:r w:rsidR="00B56DB3">
              <w:rPr>
                <w:sz w:val="22"/>
                <w:szCs w:val="22"/>
              </w:rPr>
              <w:fldChar w:fldCharType="end"/>
            </w:r>
          </w:p>
        </w:tc>
      </w:tr>
      <w:tr w:rsidR="000441A5" w:rsidRPr="006E64B4" w14:paraId="541DB9BE" w14:textId="77777777" w:rsidTr="007E7556">
        <w:tc>
          <w:tcPr>
            <w:tcW w:w="2122" w:type="dxa"/>
            <w:tcBorders>
              <w:bottom w:val="single" w:sz="4" w:space="0" w:color="auto"/>
            </w:tcBorders>
          </w:tcPr>
          <w:p w14:paraId="3D6EB836" w14:textId="5735C543" w:rsidR="000441A5" w:rsidRPr="006E64B4" w:rsidRDefault="000441A5" w:rsidP="0070782E">
            <w:pPr>
              <w:spacing w:after="0"/>
              <w:rPr>
                <w:sz w:val="22"/>
                <w:szCs w:val="22"/>
              </w:rPr>
            </w:pPr>
            <w:r>
              <w:rPr>
                <w:i/>
                <w:iCs/>
                <w:sz w:val="22"/>
                <w:szCs w:val="22"/>
              </w:rPr>
              <w:t>Haemophilus influenzae</w:t>
            </w:r>
          </w:p>
        </w:tc>
        <w:tc>
          <w:tcPr>
            <w:tcW w:w="2552" w:type="dxa"/>
            <w:tcBorders>
              <w:bottom w:val="single" w:sz="4" w:space="0" w:color="auto"/>
            </w:tcBorders>
          </w:tcPr>
          <w:p w14:paraId="5B9DC02A" w14:textId="44DD6EE3" w:rsidR="000441A5" w:rsidRPr="006E64B4" w:rsidRDefault="000441A5" w:rsidP="0070782E">
            <w:pPr>
              <w:spacing w:after="0"/>
              <w:rPr>
                <w:sz w:val="22"/>
                <w:szCs w:val="22"/>
              </w:rPr>
            </w:pPr>
            <w:r>
              <w:rPr>
                <w:sz w:val="22"/>
                <w:szCs w:val="22"/>
              </w:rPr>
              <w:t>Isolated from upper respiratory tract of healthy children</w:t>
            </w:r>
          </w:p>
        </w:tc>
        <w:tc>
          <w:tcPr>
            <w:tcW w:w="1842" w:type="dxa"/>
            <w:tcBorders>
              <w:bottom w:val="single" w:sz="4" w:space="0" w:color="auto"/>
            </w:tcBorders>
          </w:tcPr>
          <w:p w14:paraId="4DE1EF36" w14:textId="7DF3C23E" w:rsidR="000441A5" w:rsidRPr="006E64B4" w:rsidRDefault="000441A5" w:rsidP="0070782E">
            <w:pPr>
              <w:spacing w:after="0"/>
              <w:rPr>
                <w:sz w:val="22"/>
                <w:szCs w:val="22"/>
              </w:rPr>
            </w:pPr>
            <w:r>
              <w:rPr>
                <w:sz w:val="22"/>
                <w:szCs w:val="22"/>
              </w:rPr>
              <w:t>Colonisation</w:t>
            </w:r>
          </w:p>
        </w:tc>
        <w:tc>
          <w:tcPr>
            <w:tcW w:w="2834" w:type="dxa"/>
            <w:tcBorders>
              <w:bottom w:val="single" w:sz="4" w:space="0" w:color="auto"/>
            </w:tcBorders>
          </w:tcPr>
          <w:p w14:paraId="6FA2D04B" w14:textId="3798A8C6" w:rsidR="000441A5" w:rsidRPr="00543807" w:rsidRDefault="0070782E" w:rsidP="0098307C">
            <w:pPr>
              <w:spacing w:after="0"/>
              <w:rPr>
                <w:sz w:val="22"/>
                <w:szCs w:val="22"/>
              </w:rPr>
            </w:pPr>
            <w:r w:rsidRPr="00924334">
              <w:rPr>
                <w:i/>
                <w:iCs/>
                <w:color w:val="000000" w:themeColor="text1"/>
                <w:sz w:val="22"/>
                <w:szCs w:val="22"/>
              </w:rPr>
              <w:t xml:space="preserve">H. influenzae </w:t>
            </w:r>
            <w:r w:rsidRPr="00924334">
              <w:rPr>
                <w:color w:val="000000" w:themeColor="text1"/>
                <w:sz w:val="22"/>
                <w:szCs w:val="22"/>
              </w:rPr>
              <w:t xml:space="preserve">is </w:t>
            </w:r>
            <w:r w:rsidR="00460C14" w:rsidRPr="00924334">
              <w:rPr>
                <w:color w:val="000000" w:themeColor="text1"/>
                <w:sz w:val="22"/>
                <w:szCs w:val="22"/>
              </w:rPr>
              <w:t>accidental human</w:t>
            </w:r>
            <w:r w:rsidRPr="00924334">
              <w:rPr>
                <w:color w:val="000000" w:themeColor="text1"/>
                <w:sz w:val="22"/>
                <w:szCs w:val="22"/>
              </w:rPr>
              <w:t xml:space="preserve"> pathogenic and c</w:t>
            </w:r>
            <w:r w:rsidR="00543807" w:rsidRPr="00924334">
              <w:rPr>
                <w:color w:val="000000" w:themeColor="text1"/>
                <w:sz w:val="22"/>
                <w:szCs w:val="22"/>
              </w:rPr>
              <w:t xml:space="preserve">hildren </w:t>
            </w:r>
            <w:r w:rsidR="00543807">
              <w:rPr>
                <w:sz w:val="22"/>
                <w:szCs w:val="22"/>
              </w:rPr>
              <w:t xml:space="preserve">are common carriers for </w:t>
            </w:r>
            <w:r w:rsidR="00543807">
              <w:rPr>
                <w:i/>
                <w:iCs/>
                <w:sz w:val="22"/>
                <w:szCs w:val="22"/>
              </w:rPr>
              <w:t>H. influenzae</w:t>
            </w:r>
            <w:r w:rsidR="00735EFB">
              <w:rPr>
                <w:i/>
                <w:iCs/>
                <w:sz w:val="22"/>
                <w:szCs w:val="22"/>
              </w:rPr>
              <w:t xml:space="preserve">. </w:t>
            </w:r>
            <w:r w:rsidR="00735EFB">
              <w:rPr>
                <w:sz w:val="22"/>
                <w:szCs w:val="22"/>
              </w:rPr>
              <w:t>T</w:t>
            </w:r>
            <w:r w:rsidR="00543807">
              <w:rPr>
                <w:sz w:val="22"/>
                <w:szCs w:val="22"/>
              </w:rPr>
              <w:t>ypically</w:t>
            </w:r>
            <w:r w:rsidR="00735EFB">
              <w:rPr>
                <w:sz w:val="22"/>
                <w:szCs w:val="22"/>
              </w:rPr>
              <w:t>,</w:t>
            </w:r>
            <w:r w:rsidR="0098307C">
              <w:rPr>
                <w:sz w:val="22"/>
                <w:szCs w:val="22"/>
              </w:rPr>
              <w:t xml:space="preserve"> during the duration of</w:t>
            </w:r>
            <w:r w:rsidR="00543807">
              <w:rPr>
                <w:sz w:val="22"/>
                <w:szCs w:val="22"/>
              </w:rPr>
              <w:t xml:space="preserve"> colonisation</w:t>
            </w:r>
            <w:r w:rsidR="0098307C">
              <w:rPr>
                <w:sz w:val="22"/>
                <w:szCs w:val="22"/>
              </w:rPr>
              <w:t xml:space="preserve">, that </w:t>
            </w:r>
            <w:r w:rsidR="00543807">
              <w:rPr>
                <w:sz w:val="22"/>
                <w:szCs w:val="22"/>
              </w:rPr>
              <w:t xml:space="preserve">lasts </w:t>
            </w:r>
            <w:r w:rsidR="0098307C">
              <w:rPr>
                <w:sz w:val="22"/>
                <w:szCs w:val="22"/>
              </w:rPr>
              <w:t>1-5 months, there are changes in predominant strains.</w:t>
            </w:r>
            <w:r w:rsidR="00F6064D">
              <w:rPr>
                <w:sz w:val="22"/>
                <w:szCs w:val="22"/>
              </w:rPr>
              <w:fldChar w:fldCharType="begin"/>
            </w:r>
            <w:r w:rsidR="00644398">
              <w:rPr>
                <w:sz w:val="22"/>
                <w:szCs w:val="22"/>
              </w:rPr>
              <w:instrText xml:space="preserve"> ADDIN EN.CITE &lt;EndNote&gt;&lt;Cite&gt;&lt;Author&gt;Faden&lt;/Author&gt;&lt;Year&gt;1995&lt;/Year&gt;&lt;RecNum&gt;661&lt;/RecNum&gt;&lt;DisplayText&gt;&lt;style face="superscript"&gt;33&lt;/style&gt;&lt;/DisplayText&gt;&lt;record&gt;&lt;rec-number&gt;661&lt;/rec-number&gt;&lt;foreign-keys&gt;&lt;key app="EN" db-id="trzpwfsavwzzarexpsbpex2q2txs02rfr2r2" timestamp="1765194526"&gt;661&lt;/key&gt;&lt;/foreign-keys&gt;&lt;ref-type name="Journal Article"&gt;17&lt;/ref-type&gt;&lt;contributors&gt;&lt;authors&gt;&lt;author&gt;Faden, H.&lt;/author&gt;&lt;author&gt;Duffy, L.&lt;/author&gt;&lt;author&gt;Williams, A.&lt;/author&gt;&lt;author&gt;Krystofik, D. A.&lt;/author&gt;&lt;author&gt;Wolf, J.&lt;/author&gt;&lt;/authors&gt;&lt;/contributors&gt;&lt;auth-address&gt;Division of Infectious Diseases, State University of New York at Buffalo, USA.&lt;/auth-address&gt;&lt;titles&gt;&lt;title&gt;Epidemiology of nasopharyngeal colonization with nontypeable Haemophilus influenzae in the first 2 years of life&lt;/title&gt;&lt;secondary-title&gt;J Infect Dis&lt;/secondary-title&gt;&lt;/titles&gt;&lt;periodical&gt;&lt;full-title&gt;J Infect Dis&lt;/full-title&gt;&lt;/periodical&gt;&lt;pages&gt;132-5&lt;/pages&gt;&lt;volume&gt;172&lt;/volume&gt;&lt;number&gt;1&lt;/number&gt;&lt;edition&gt;1995/07/01&lt;/edition&gt;&lt;keywords&gt;&lt;keyword&gt;Aging&lt;/keyword&gt;&lt;keyword&gt;Antibodies, Bacterial/*blood&lt;/keyword&gt;&lt;keyword&gt;Antibody Formation&lt;/keyword&gt;&lt;keyword&gt;Carrier State&lt;/keyword&gt;&lt;keyword&gt;Haemophilus Infections/*epidemiology&lt;/keyword&gt;&lt;keyword&gt;Haemophilus influenzae/classification/immunology/*isolation &amp;amp; purification&lt;/keyword&gt;&lt;keyword&gt;Humans&lt;/keyword&gt;&lt;keyword&gt;Infant, Newborn&lt;/keyword&gt;&lt;keyword&gt;Longitudinal Studies&lt;/keyword&gt;&lt;keyword&gt;Nasopharynx/*microbiology&lt;/keyword&gt;&lt;keyword&gt;Prospective Studies&lt;/keyword&gt;&lt;keyword&gt;Serotyping&lt;/keyword&gt;&lt;keyword&gt;Time Factors&lt;/keyword&gt;&lt;/keywords&gt;&lt;dates&gt;&lt;year&gt;1995&lt;/year&gt;&lt;pub-dates&gt;&lt;date&gt;Jul&lt;/date&gt;&lt;/pub-dates&gt;&lt;/dates&gt;&lt;isbn&gt;0022-1899 (Print)&amp;#xD;0022-1899 (Linking)&lt;/isbn&gt;&lt;accession-num&gt;7797903&lt;/accession-num&gt;&lt;urls&gt;&lt;related-urls&gt;&lt;url&gt;https://www.ncbi.nlm.nih.gov/pubmed/7797903&lt;/url&gt;&lt;/related-urls&gt;&lt;/urls&gt;&lt;electronic-resource-num&gt;10.1093/infdis/172.1.132&lt;/electronic-resource-num&gt;&lt;/record&gt;&lt;/Cite&gt;&lt;/EndNote&gt;</w:instrText>
            </w:r>
            <w:r w:rsidR="00F6064D">
              <w:rPr>
                <w:sz w:val="22"/>
                <w:szCs w:val="22"/>
              </w:rPr>
              <w:fldChar w:fldCharType="separate"/>
            </w:r>
            <w:r w:rsidR="00644398" w:rsidRPr="00644398">
              <w:rPr>
                <w:noProof/>
                <w:sz w:val="22"/>
                <w:szCs w:val="22"/>
                <w:vertAlign w:val="superscript"/>
              </w:rPr>
              <w:t>33</w:t>
            </w:r>
            <w:r w:rsidR="00F6064D">
              <w:rPr>
                <w:sz w:val="22"/>
                <w:szCs w:val="22"/>
              </w:rPr>
              <w:fldChar w:fldCharType="end"/>
            </w:r>
          </w:p>
        </w:tc>
      </w:tr>
    </w:tbl>
    <w:p w14:paraId="3EEC321E" w14:textId="77777777" w:rsidR="00A1650A" w:rsidRPr="006E00FF" w:rsidRDefault="00A1650A" w:rsidP="00EB46C7">
      <w:pPr>
        <w:jc w:val="both"/>
        <w:rPr>
          <w:b/>
          <w:bCs/>
        </w:rPr>
      </w:pPr>
    </w:p>
    <w:p w14:paraId="7EDA3E44" w14:textId="0539092F" w:rsidR="00BE4771" w:rsidRPr="00EB5A4F" w:rsidRDefault="00565DAE" w:rsidP="00EB46C7">
      <w:pPr>
        <w:jc w:val="both"/>
      </w:pPr>
      <w:r>
        <w:t>The selected literature</w:t>
      </w:r>
      <w:r w:rsidR="0021471C">
        <w:t xml:space="preserve">s will be reviewed </w:t>
      </w:r>
      <w:r w:rsidR="00EF548E">
        <w:t xml:space="preserve">on how </w:t>
      </w:r>
      <w:r w:rsidR="00285187">
        <w:t>each atypical</w:t>
      </w:r>
      <w:r w:rsidR="0021471C">
        <w:t xml:space="preserve"> bacterial pathogen </w:t>
      </w:r>
      <w:r w:rsidR="00285187">
        <w:t xml:space="preserve">associated with STIs </w:t>
      </w:r>
      <w:r w:rsidR="008E3AC9">
        <w:t xml:space="preserve">was classified as symptomatic or asymptomatic infection, or even colonisation. </w:t>
      </w:r>
      <w:r w:rsidR="00EF548E">
        <w:t xml:space="preserve">The authors’ definition on these terminologies will be noted and discussed. </w:t>
      </w:r>
    </w:p>
    <w:p w14:paraId="64179076" w14:textId="77777777" w:rsidR="0075230D" w:rsidRPr="005620D4" w:rsidRDefault="0075230D" w:rsidP="005620D4"/>
    <w:p w14:paraId="6A9FB0B9" w14:textId="03EF626C" w:rsidR="001266BD" w:rsidRPr="001266BD" w:rsidRDefault="001266BD" w:rsidP="00D96B4C">
      <w:pPr>
        <w:jc w:val="both"/>
        <w:rPr>
          <w:b/>
          <w:bCs/>
        </w:rPr>
      </w:pPr>
      <w:r>
        <w:rPr>
          <w:b/>
          <w:bCs/>
        </w:rPr>
        <w:t>Reference</w:t>
      </w:r>
    </w:p>
    <w:p w14:paraId="36E64BB9" w14:textId="77777777" w:rsidR="00644398" w:rsidRPr="00644398" w:rsidRDefault="001266BD" w:rsidP="00644398">
      <w:pPr>
        <w:pStyle w:val="EndNoteBibliography"/>
        <w:spacing w:after="0"/>
        <w:ind w:left="720" w:hanging="720"/>
        <w:rPr>
          <w:noProof/>
        </w:rPr>
      </w:pPr>
      <w:r>
        <w:fldChar w:fldCharType="begin"/>
      </w:r>
      <w:r>
        <w:instrText xml:space="preserve"> ADDIN EN.REFLIST </w:instrText>
      </w:r>
      <w:r>
        <w:fldChar w:fldCharType="separate"/>
      </w:r>
      <w:r w:rsidR="00644398" w:rsidRPr="00644398">
        <w:rPr>
          <w:noProof/>
        </w:rPr>
        <w:t>1.</w:t>
      </w:r>
      <w:r w:rsidR="00644398" w:rsidRPr="00644398">
        <w:rPr>
          <w:noProof/>
        </w:rPr>
        <w:tab/>
        <w:t xml:space="preserve">Peters MDJ, Marnie C, Tricco AC, et al. Updated methodological guidance for the conduct of scoping reviews. </w:t>
      </w:r>
      <w:r w:rsidR="00644398" w:rsidRPr="00644398">
        <w:rPr>
          <w:i/>
          <w:noProof/>
        </w:rPr>
        <w:t xml:space="preserve">JBI Evid Synth. </w:t>
      </w:r>
      <w:r w:rsidR="00644398" w:rsidRPr="00644398">
        <w:rPr>
          <w:noProof/>
        </w:rPr>
        <w:t>2020;18(10):2119-2126.</w:t>
      </w:r>
    </w:p>
    <w:p w14:paraId="716842E5" w14:textId="77777777" w:rsidR="00644398" w:rsidRPr="00644398" w:rsidRDefault="00644398" w:rsidP="00644398">
      <w:pPr>
        <w:pStyle w:val="EndNoteBibliography"/>
        <w:spacing w:after="0"/>
        <w:ind w:left="720" w:hanging="720"/>
        <w:rPr>
          <w:noProof/>
        </w:rPr>
      </w:pPr>
      <w:r w:rsidRPr="00644398">
        <w:rPr>
          <w:noProof/>
        </w:rPr>
        <w:t>2.</w:t>
      </w:r>
      <w:r w:rsidRPr="00644398">
        <w:rPr>
          <w:noProof/>
        </w:rPr>
        <w:tab/>
        <w:t xml:space="preserve">Peters MDJ, Godfrey C, McInerney P, Munn Z, Tricco AC, Khalil H. Scoping Reviews (2020). In: Aromataris E, Lockwood C, Porritt K, Pilla B, Jordan Z, eds. </w:t>
      </w:r>
      <w:r w:rsidRPr="00644398">
        <w:rPr>
          <w:i/>
          <w:noProof/>
        </w:rPr>
        <w:t>BI Manual for Evidence Synthesis.</w:t>
      </w:r>
      <w:r w:rsidRPr="00644398">
        <w:rPr>
          <w:noProof/>
        </w:rPr>
        <w:t xml:space="preserve"> JBI; 2024.</w:t>
      </w:r>
    </w:p>
    <w:p w14:paraId="4008548C" w14:textId="77777777" w:rsidR="00644398" w:rsidRPr="00644398" w:rsidRDefault="00644398" w:rsidP="00644398">
      <w:pPr>
        <w:pStyle w:val="EndNoteBibliography"/>
        <w:spacing w:after="0"/>
        <w:ind w:left="720" w:hanging="720"/>
        <w:rPr>
          <w:noProof/>
        </w:rPr>
      </w:pPr>
      <w:r w:rsidRPr="00644398">
        <w:rPr>
          <w:noProof/>
        </w:rPr>
        <w:t>3.</w:t>
      </w:r>
      <w:r w:rsidRPr="00644398">
        <w:rPr>
          <w:noProof/>
        </w:rPr>
        <w:tab/>
        <w:t xml:space="preserve">Tricco AC, Lillie E, Zarin W, et al. PRISMA Extension for Scoping Reviews (PRISMA-ScR): Checklist and Explanation. </w:t>
      </w:r>
      <w:r w:rsidRPr="00644398">
        <w:rPr>
          <w:i/>
          <w:noProof/>
        </w:rPr>
        <w:t xml:space="preserve">Ann Intern Med. </w:t>
      </w:r>
      <w:r w:rsidRPr="00644398">
        <w:rPr>
          <w:noProof/>
        </w:rPr>
        <w:t>2018;169(7):467-473.</w:t>
      </w:r>
    </w:p>
    <w:p w14:paraId="7F4770E4" w14:textId="77777777" w:rsidR="00644398" w:rsidRPr="00644398" w:rsidRDefault="00644398" w:rsidP="00644398">
      <w:pPr>
        <w:pStyle w:val="EndNoteBibliography"/>
        <w:spacing w:after="0"/>
        <w:ind w:left="720" w:hanging="720"/>
        <w:rPr>
          <w:noProof/>
        </w:rPr>
      </w:pPr>
      <w:r w:rsidRPr="00644398">
        <w:rPr>
          <w:noProof/>
        </w:rPr>
        <w:t>4.</w:t>
      </w:r>
      <w:r w:rsidRPr="00644398">
        <w:rPr>
          <w:noProof/>
        </w:rPr>
        <w:tab/>
        <w:t xml:space="preserve">Tuddenham S, Hamill MM, Ghanem KG. Diagnosis and Treatment of Sexually Transmitted Infections: A Review. </w:t>
      </w:r>
      <w:r w:rsidRPr="00644398">
        <w:rPr>
          <w:i/>
          <w:noProof/>
        </w:rPr>
        <w:t xml:space="preserve">JAMA. </w:t>
      </w:r>
      <w:r w:rsidRPr="00644398">
        <w:rPr>
          <w:noProof/>
        </w:rPr>
        <w:t>2022;327(2):161-172.</w:t>
      </w:r>
    </w:p>
    <w:p w14:paraId="361C3B7A" w14:textId="77777777" w:rsidR="00644398" w:rsidRPr="00644398" w:rsidRDefault="00644398" w:rsidP="00644398">
      <w:pPr>
        <w:pStyle w:val="EndNoteBibliography"/>
        <w:spacing w:after="0"/>
        <w:ind w:left="720" w:hanging="720"/>
        <w:rPr>
          <w:noProof/>
        </w:rPr>
      </w:pPr>
      <w:r w:rsidRPr="00644398">
        <w:rPr>
          <w:noProof/>
        </w:rPr>
        <w:t>5.</w:t>
      </w:r>
      <w:r w:rsidRPr="00644398">
        <w:rPr>
          <w:noProof/>
        </w:rPr>
        <w:tab/>
        <w:t xml:space="preserve">Jordan SJ, Toh E, Williams JA, et al. No Pathogen-Specific Sign or Symptom Predicts the Etiology of Monomicrobial Nongonococcal Urethritis in Men. </w:t>
      </w:r>
      <w:r w:rsidRPr="00644398">
        <w:rPr>
          <w:i/>
          <w:noProof/>
        </w:rPr>
        <w:t xml:space="preserve">Sex Transm Dis. </w:t>
      </w:r>
      <w:r w:rsidRPr="00644398">
        <w:rPr>
          <w:noProof/>
        </w:rPr>
        <w:t>2020;47(5):329-331.</w:t>
      </w:r>
    </w:p>
    <w:p w14:paraId="6F8E08CF" w14:textId="77777777" w:rsidR="00644398" w:rsidRPr="00644398" w:rsidRDefault="00644398" w:rsidP="00644398">
      <w:pPr>
        <w:pStyle w:val="EndNoteBibliography"/>
        <w:spacing w:after="0"/>
        <w:ind w:left="720" w:hanging="720"/>
        <w:rPr>
          <w:noProof/>
        </w:rPr>
      </w:pPr>
      <w:r w:rsidRPr="00644398">
        <w:rPr>
          <w:noProof/>
        </w:rPr>
        <w:t>6.</w:t>
      </w:r>
      <w:r w:rsidRPr="00644398">
        <w:rPr>
          <w:noProof/>
        </w:rPr>
        <w:tab/>
        <w:t xml:space="preserve">Wetmore CM, Manhart LE, Lowens MS, et al. Demographic, behavioral, and clinical characteristics of men with nongonococcal urethritis differ by etiology: a case-comparison study. </w:t>
      </w:r>
      <w:r w:rsidRPr="00644398">
        <w:rPr>
          <w:i/>
          <w:noProof/>
        </w:rPr>
        <w:t xml:space="preserve">Sex Transm Dis. </w:t>
      </w:r>
      <w:r w:rsidRPr="00644398">
        <w:rPr>
          <w:noProof/>
        </w:rPr>
        <w:t>2011;38(3):180-186.</w:t>
      </w:r>
    </w:p>
    <w:p w14:paraId="219CD6A6" w14:textId="77777777" w:rsidR="00644398" w:rsidRPr="00644398" w:rsidRDefault="00644398" w:rsidP="00644398">
      <w:pPr>
        <w:pStyle w:val="EndNoteBibliography"/>
        <w:spacing w:after="0"/>
        <w:ind w:left="720" w:hanging="720"/>
        <w:rPr>
          <w:noProof/>
        </w:rPr>
      </w:pPr>
      <w:r w:rsidRPr="00644398">
        <w:rPr>
          <w:noProof/>
        </w:rPr>
        <w:t>7.</w:t>
      </w:r>
      <w:r w:rsidRPr="00644398">
        <w:rPr>
          <w:noProof/>
        </w:rPr>
        <w:tab/>
        <w:t xml:space="preserve">Fortas C, Delarocque-Astagneau E, Randremanana RV, Crucitti T, Huynh BT. Asymptomatic infections with Chlamydia trachomatis, Neisseria gonorrhoeae, and Trichomonas vaginalis among women in low- and middle-income countries: A systematic review and meta-analysis. </w:t>
      </w:r>
      <w:r w:rsidRPr="00644398">
        <w:rPr>
          <w:i/>
          <w:noProof/>
        </w:rPr>
        <w:t xml:space="preserve">PLOS Glob Public Health. </w:t>
      </w:r>
      <w:r w:rsidRPr="00644398">
        <w:rPr>
          <w:noProof/>
        </w:rPr>
        <w:t>2024;4(5):e0003226.</w:t>
      </w:r>
    </w:p>
    <w:p w14:paraId="64942E04" w14:textId="77777777" w:rsidR="00644398" w:rsidRPr="00644398" w:rsidRDefault="00644398" w:rsidP="00644398">
      <w:pPr>
        <w:pStyle w:val="EndNoteBibliography"/>
        <w:spacing w:after="0"/>
        <w:ind w:left="720" w:hanging="720"/>
        <w:rPr>
          <w:noProof/>
        </w:rPr>
      </w:pPr>
      <w:r w:rsidRPr="00644398">
        <w:rPr>
          <w:noProof/>
        </w:rPr>
        <w:t>8.</w:t>
      </w:r>
      <w:r w:rsidRPr="00644398">
        <w:rPr>
          <w:noProof/>
        </w:rPr>
        <w:tab/>
        <w:t xml:space="preserve">Plummer EL, Vodstrcil LA, Danielewski JA, et al. Vaginal anaerobes are associated with cervicitis: A case-control study. </w:t>
      </w:r>
      <w:r w:rsidRPr="00644398">
        <w:rPr>
          <w:i/>
          <w:noProof/>
        </w:rPr>
        <w:t xml:space="preserve">J Infect. </w:t>
      </w:r>
      <w:r w:rsidRPr="00644398">
        <w:rPr>
          <w:noProof/>
        </w:rPr>
        <w:t>2024;89(2):106210.</w:t>
      </w:r>
    </w:p>
    <w:p w14:paraId="220E1D8D" w14:textId="77777777" w:rsidR="00644398" w:rsidRPr="00644398" w:rsidRDefault="00644398" w:rsidP="00644398">
      <w:pPr>
        <w:pStyle w:val="EndNoteBibliography"/>
        <w:spacing w:after="0"/>
        <w:ind w:left="720" w:hanging="720"/>
        <w:rPr>
          <w:noProof/>
        </w:rPr>
      </w:pPr>
      <w:r w:rsidRPr="00644398">
        <w:rPr>
          <w:noProof/>
        </w:rPr>
        <w:t>9.</w:t>
      </w:r>
      <w:r w:rsidRPr="00644398">
        <w:rPr>
          <w:noProof/>
        </w:rPr>
        <w:tab/>
        <w:t xml:space="preserve">Vodstrcil LA, Plummer EL, Nguyen TV, et al. Trends in infections detected in women with cervicitis over a decade. </w:t>
      </w:r>
      <w:r w:rsidRPr="00644398">
        <w:rPr>
          <w:i/>
          <w:noProof/>
        </w:rPr>
        <w:t xml:space="preserve">Front Reprod Health. </w:t>
      </w:r>
      <w:r w:rsidRPr="00644398">
        <w:rPr>
          <w:noProof/>
        </w:rPr>
        <w:t>2025;7:1539186.</w:t>
      </w:r>
    </w:p>
    <w:p w14:paraId="133B3D47" w14:textId="77777777" w:rsidR="00644398" w:rsidRPr="00644398" w:rsidRDefault="00644398" w:rsidP="00644398">
      <w:pPr>
        <w:pStyle w:val="EndNoteBibliography"/>
        <w:spacing w:after="0"/>
        <w:ind w:left="720" w:hanging="720"/>
        <w:rPr>
          <w:noProof/>
        </w:rPr>
      </w:pPr>
      <w:r w:rsidRPr="00644398">
        <w:rPr>
          <w:noProof/>
        </w:rPr>
        <w:t>10.</w:t>
      </w:r>
      <w:r w:rsidRPr="00644398">
        <w:rPr>
          <w:noProof/>
        </w:rPr>
        <w:tab/>
        <w:t xml:space="preserve">Bansal S, Bhargava A, Verma P, Khunger N, Panchal P, Joshi N. Etiology of cervicitis: Are there new agents in play? </w:t>
      </w:r>
      <w:r w:rsidRPr="00644398">
        <w:rPr>
          <w:i/>
          <w:noProof/>
        </w:rPr>
        <w:t xml:space="preserve">Indian J Sex Transm Dis AIDS. </w:t>
      </w:r>
      <w:r w:rsidRPr="00644398">
        <w:rPr>
          <w:noProof/>
        </w:rPr>
        <w:t>2022;43(2):174-178.</w:t>
      </w:r>
    </w:p>
    <w:p w14:paraId="45158590" w14:textId="77777777" w:rsidR="00644398" w:rsidRPr="00644398" w:rsidRDefault="00644398" w:rsidP="00644398">
      <w:pPr>
        <w:pStyle w:val="EndNoteBibliography"/>
        <w:spacing w:after="0"/>
        <w:ind w:left="720" w:hanging="720"/>
        <w:rPr>
          <w:noProof/>
        </w:rPr>
      </w:pPr>
      <w:r w:rsidRPr="00644398">
        <w:rPr>
          <w:noProof/>
        </w:rPr>
        <w:t>11.</w:t>
      </w:r>
      <w:r w:rsidRPr="00644398">
        <w:rPr>
          <w:noProof/>
        </w:rPr>
        <w:tab/>
        <w:t xml:space="preserve">Workowski KA, Berman S, Centers for Disease C, Prevention. Sexually transmitted diseases treatment guidelines, 2010. </w:t>
      </w:r>
      <w:r w:rsidRPr="00644398">
        <w:rPr>
          <w:i/>
          <w:noProof/>
        </w:rPr>
        <w:t xml:space="preserve">MMWR Recomm Rep. </w:t>
      </w:r>
      <w:r w:rsidRPr="00644398">
        <w:rPr>
          <w:noProof/>
        </w:rPr>
        <w:t>2010;59(RR-12):1-110.</w:t>
      </w:r>
    </w:p>
    <w:p w14:paraId="75279E65" w14:textId="77777777" w:rsidR="00644398" w:rsidRPr="00644398" w:rsidRDefault="00644398" w:rsidP="00644398">
      <w:pPr>
        <w:pStyle w:val="EndNoteBibliography"/>
        <w:spacing w:after="0"/>
        <w:ind w:left="720" w:hanging="720"/>
        <w:rPr>
          <w:noProof/>
        </w:rPr>
      </w:pPr>
      <w:r w:rsidRPr="00644398">
        <w:rPr>
          <w:noProof/>
        </w:rPr>
        <w:t>12.</w:t>
      </w:r>
      <w:r w:rsidRPr="00644398">
        <w:rPr>
          <w:noProof/>
        </w:rPr>
        <w:tab/>
        <w:t>World Health O. Sexually Transmitted and Other Reproductive Tract Infections: A guide to essential practice. In. Geneva: World Health Organisation; 2005:105-107.</w:t>
      </w:r>
    </w:p>
    <w:p w14:paraId="6DF302E9" w14:textId="77777777" w:rsidR="00644398" w:rsidRPr="00644398" w:rsidRDefault="00644398" w:rsidP="00644398">
      <w:pPr>
        <w:pStyle w:val="EndNoteBibliography"/>
        <w:spacing w:after="0"/>
        <w:ind w:left="720" w:hanging="720"/>
        <w:rPr>
          <w:noProof/>
        </w:rPr>
      </w:pPr>
      <w:r w:rsidRPr="00644398">
        <w:rPr>
          <w:noProof/>
        </w:rPr>
        <w:t>13.</w:t>
      </w:r>
      <w:r w:rsidRPr="00644398">
        <w:rPr>
          <w:noProof/>
        </w:rPr>
        <w:tab/>
        <w:t xml:space="preserve">Kong FY, Tabrizi SN, Law M, et al. Azithromycin versus doxycycline for the treatment of genital chlamydia infection: a meta-analysis of randomized controlled trials. </w:t>
      </w:r>
      <w:r w:rsidRPr="00644398">
        <w:rPr>
          <w:i/>
          <w:noProof/>
        </w:rPr>
        <w:t xml:space="preserve">Clin Infect Dis. </w:t>
      </w:r>
      <w:r w:rsidRPr="00644398">
        <w:rPr>
          <w:noProof/>
        </w:rPr>
        <w:t>2014;59(2):193-205.</w:t>
      </w:r>
    </w:p>
    <w:p w14:paraId="1DE3F1F5" w14:textId="77777777" w:rsidR="00644398" w:rsidRPr="00644398" w:rsidRDefault="00644398" w:rsidP="00644398">
      <w:pPr>
        <w:pStyle w:val="EndNoteBibliography"/>
        <w:spacing w:after="0"/>
        <w:ind w:left="720" w:hanging="720"/>
        <w:rPr>
          <w:noProof/>
        </w:rPr>
      </w:pPr>
      <w:r w:rsidRPr="00644398">
        <w:rPr>
          <w:noProof/>
        </w:rPr>
        <w:t>14.</w:t>
      </w:r>
      <w:r w:rsidRPr="00644398">
        <w:rPr>
          <w:noProof/>
        </w:rPr>
        <w:tab/>
        <w:t xml:space="preserve">Lau A, Bradshaw CS, Lewis D, et al. The Efficacy of Azithromycin for the Treatment of Genital Mycoplasma genitalium: A Systematic Review and Meta-analysis. </w:t>
      </w:r>
      <w:r w:rsidRPr="00644398">
        <w:rPr>
          <w:i/>
          <w:noProof/>
        </w:rPr>
        <w:t xml:space="preserve">Clin Infect Dis. </w:t>
      </w:r>
      <w:r w:rsidRPr="00644398">
        <w:rPr>
          <w:noProof/>
        </w:rPr>
        <w:t>2015;61(9):1389-1399.</w:t>
      </w:r>
    </w:p>
    <w:p w14:paraId="62EA6D63" w14:textId="77777777" w:rsidR="00644398" w:rsidRPr="00644398" w:rsidRDefault="00644398" w:rsidP="00644398">
      <w:pPr>
        <w:pStyle w:val="EndNoteBibliography"/>
        <w:spacing w:after="0"/>
        <w:ind w:left="720" w:hanging="720"/>
        <w:rPr>
          <w:noProof/>
        </w:rPr>
      </w:pPr>
      <w:r w:rsidRPr="00644398">
        <w:rPr>
          <w:noProof/>
        </w:rPr>
        <w:t>15.</w:t>
      </w:r>
      <w:r w:rsidRPr="00644398">
        <w:rPr>
          <w:noProof/>
        </w:rPr>
        <w:tab/>
        <w:t xml:space="preserve">Wood GE, Jensen NL, Astete S, et al. Azithromycin and Doxycycline Resistance Profiles of U.S. Mycoplasma genitalium Strains and Their Association with Treatment Outcomes. </w:t>
      </w:r>
      <w:r w:rsidRPr="00644398">
        <w:rPr>
          <w:i/>
          <w:noProof/>
        </w:rPr>
        <w:t xml:space="preserve">J Clin Microbiol. </w:t>
      </w:r>
      <w:r w:rsidRPr="00644398">
        <w:rPr>
          <w:noProof/>
        </w:rPr>
        <w:t>2021;59(11):e0081921.</w:t>
      </w:r>
    </w:p>
    <w:p w14:paraId="7540B2F7" w14:textId="77777777" w:rsidR="00644398" w:rsidRPr="00644398" w:rsidRDefault="00644398" w:rsidP="00644398">
      <w:pPr>
        <w:pStyle w:val="EndNoteBibliography"/>
        <w:spacing w:after="0"/>
        <w:ind w:left="720" w:hanging="720"/>
        <w:rPr>
          <w:noProof/>
        </w:rPr>
      </w:pPr>
      <w:r w:rsidRPr="00644398">
        <w:rPr>
          <w:noProof/>
        </w:rPr>
        <w:lastRenderedPageBreak/>
        <w:t>16.</w:t>
      </w:r>
      <w:r w:rsidRPr="00644398">
        <w:rPr>
          <w:noProof/>
        </w:rPr>
        <w:tab/>
        <w:t xml:space="preserve">St Cyr S, Barbee L, Workowski KA, et al. Update to CDC's Treatment Guidelines for Gonococcal Infection, 2020. </w:t>
      </w:r>
      <w:r w:rsidRPr="00644398">
        <w:rPr>
          <w:i/>
          <w:noProof/>
        </w:rPr>
        <w:t xml:space="preserve">MMWR Morb Mortal Wkly Rep. </w:t>
      </w:r>
      <w:r w:rsidRPr="00644398">
        <w:rPr>
          <w:noProof/>
        </w:rPr>
        <w:t>2020;69(50):1911-1916.</w:t>
      </w:r>
    </w:p>
    <w:p w14:paraId="58AF22EE" w14:textId="77777777" w:rsidR="00644398" w:rsidRPr="00644398" w:rsidRDefault="00644398" w:rsidP="00644398">
      <w:pPr>
        <w:pStyle w:val="EndNoteBibliography"/>
        <w:spacing w:after="0"/>
        <w:ind w:left="720" w:hanging="720"/>
        <w:rPr>
          <w:noProof/>
        </w:rPr>
      </w:pPr>
      <w:r w:rsidRPr="00644398">
        <w:rPr>
          <w:noProof/>
        </w:rPr>
        <w:t>17.</w:t>
      </w:r>
      <w:r w:rsidRPr="00644398">
        <w:rPr>
          <w:noProof/>
        </w:rPr>
        <w:tab/>
        <w:t xml:space="preserve">Workowski KA, Bolan GA, Centers for Disease C, Prevention. Sexually transmitted diseases treatment guidelines, 2015. </w:t>
      </w:r>
      <w:r w:rsidRPr="00644398">
        <w:rPr>
          <w:i/>
          <w:noProof/>
        </w:rPr>
        <w:t xml:space="preserve">MMWR Recomm Rep. </w:t>
      </w:r>
      <w:r w:rsidRPr="00644398">
        <w:rPr>
          <w:noProof/>
        </w:rPr>
        <w:t>2015;64(RR-03):1-137.</w:t>
      </w:r>
    </w:p>
    <w:p w14:paraId="38B2C8B0" w14:textId="77777777" w:rsidR="00644398" w:rsidRPr="00644398" w:rsidRDefault="00644398" w:rsidP="00644398">
      <w:pPr>
        <w:pStyle w:val="EndNoteBibliography"/>
        <w:spacing w:after="0"/>
        <w:ind w:left="720" w:hanging="720"/>
        <w:rPr>
          <w:noProof/>
        </w:rPr>
      </w:pPr>
      <w:r w:rsidRPr="00644398">
        <w:rPr>
          <w:noProof/>
        </w:rPr>
        <w:t>18.</w:t>
      </w:r>
      <w:r w:rsidRPr="00644398">
        <w:rPr>
          <w:noProof/>
        </w:rPr>
        <w:tab/>
        <w:t>World Health O. Updated recommendations for the treatment of Neisseria gonorrhoeae, Chlamydia trachomatis, and Treponema pallidum (‎syphilis)‎ and new recommendations on syphilis testing and partner services. In. Geneva: World Health Organisation; 2024.</w:t>
      </w:r>
    </w:p>
    <w:p w14:paraId="62FEEBAE" w14:textId="77777777" w:rsidR="00644398" w:rsidRPr="00644398" w:rsidRDefault="00644398" w:rsidP="00644398">
      <w:pPr>
        <w:pStyle w:val="EndNoteBibliography"/>
        <w:spacing w:after="0"/>
        <w:ind w:left="720" w:hanging="720"/>
        <w:rPr>
          <w:noProof/>
        </w:rPr>
      </w:pPr>
      <w:r w:rsidRPr="00644398">
        <w:rPr>
          <w:noProof/>
        </w:rPr>
        <w:t>19.</w:t>
      </w:r>
      <w:r w:rsidRPr="00644398">
        <w:rPr>
          <w:noProof/>
        </w:rPr>
        <w:tab/>
        <w:t>World Health O. Recommendations for the treatment of Trichomonas vaginalis, Mycoplasma genitalium, Candida albicans, bacterial vaginosis and human papillomavirus (‎anogenital warts)‎. In. Geneva: World Health Organisation; 2024.</w:t>
      </w:r>
    </w:p>
    <w:p w14:paraId="02AA3907" w14:textId="77777777" w:rsidR="00644398" w:rsidRPr="00644398" w:rsidRDefault="00644398" w:rsidP="00644398">
      <w:pPr>
        <w:pStyle w:val="EndNoteBibliography"/>
        <w:spacing w:after="0"/>
        <w:ind w:left="720" w:hanging="720"/>
        <w:rPr>
          <w:noProof/>
        </w:rPr>
      </w:pPr>
      <w:r w:rsidRPr="00644398">
        <w:rPr>
          <w:noProof/>
        </w:rPr>
        <w:t>20.</w:t>
      </w:r>
      <w:r w:rsidRPr="00644398">
        <w:rPr>
          <w:noProof/>
        </w:rPr>
        <w:tab/>
      </w:r>
      <w:r w:rsidRPr="00644398">
        <w:rPr>
          <w:i/>
          <w:noProof/>
        </w:rPr>
        <w:t xml:space="preserve">Mycoplasma genitalium Antimicrobial Resistance Surveillance (MARS) report: 2023. </w:t>
      </w:r>
      <w:r w:rsidRPr="00644398">
        <w:rPr>
          <w:noProof/>
        </w:rPr>
        <w:t>London: UK Health Security Agency;2025.</w:t>
      </w:r>
    </w:p>
    <w:p w14:paraId="62FFAB58" w14:textId="0CB71022" w:rsidR="00644398" w:rsidRPr="00644398" w:rsidRDefault="00644398" w:rsidP="00644398">
      <w:pPr>
        <w:pStyle w:val="EndNoteBibliography"/>
        <w:spacing w:after="0"/>
        <w:ind w:left="720" w:hanging="720"/>
        <w:rPr>
          <w:noProof/>
        </w:rPr>
      </w:pPr>
      <w:r w:rsidRPr="00644398">
        <w:rPr>
          <w:noProof/>
        </w:rPr>
        <w:t>21.</w:t>
      </w:r>
      <w:r w:rsidRPr="00644398">
        <w:rPr>
          <w:noProof/>
        </w:rPr>
        <w:tab/>
        <w:t xml:space="preserve">Update to the 2015 BASHH UK National Guideline on the management of non-gonococcal urethritis. British Association for Sexual Health and HIV. </w:t>
      </w:r>
      <w:hyperlink r:id="rId8" w:history="1">
        <w:r w:rsidRPr="00644398">
          <w:rPr>
            <w:rStyle w:val="Hyperlink"/>
            <w:noProof/>
          </w:rPr>
          <w:t>https://www.bashh.org/resources/18/ngu_2015/</w:t>
        </w:r>
      </w:hyperlink>
      <w:r w:rsidRPr="00644398">
        <w:rPr>
          <w:noProof/>
        </w:rPr>
        <w:t>. Published 2018. Accessed November 27th, 2025.</w:t>
      </w:r>
    </w:p>
    <w:p w14:paraId="69641C56" w14:textId="3355C083" w:rsidR="00644398" w:rsidRPr="00644398" w:rsidRDefault="00644398" w:rsidP="00644398">
      <w:pPr>
        <w:pStyle w:val="EndNoteBibliography"/>
        <w:spacing w:after="0"/>
        <w:ind w:left="720" w:hanging="720"/>
        <w:rPr>
          <w:noProof/>
        </w:rPr>
      </w:pPr>
      <w:r w:rsidRPr="00644398">
        <w:rPr>
          <w:noProof/>
        </w:rPr>
        <w:t>22.</w:t>
      </w:r>
      <w:r w:rsidRPr="00644398">
        <w:rPr>
          <w:noProof/>
        </w:rPr>
        <w:tab/>
        <w:t xml:space="preserve">Vaginal discharge. National Institute for Health and Care Excellence. NICE Clinical Knowledge Summaries Web site. </w:t>
      </w:r>
      <w:hyperlink r:id="rId9" w:history="1">
        <w:r w:rsidRPr="00644398">
          <w:rPr>
            <w:rStyle w:val="Hyperlink"/>
            <w:noProof/>
          </w:rPr>
          <w:t>https://cks.nice.org.uk/topics/vaginal-discharge/</w:t>
        </w:r>
      </w:hyperlink>
      <w:r w:rsidRPr="00644398">
        <w:rPr>
          <w:noProof/>
        </w:rPr>
        <w:t>. Published 2024. Accessed November 27th, 2025.</w:t>
      </w:r>
    </w:p>
    <w:p w14:paraId="034013F1" w14:textId="77770EBC" w:rsidR="00644398" w:rsidRPr="00644398" w:rsidRDefault="00644398" w:rsidP="00644398">
      <w:pPr>
        <w:pStyle w:val="EndNoteBibliography"/>
        <w:spacing w:after="0"/>
        <w:ind w:left="720" w:hanging="720"/>
        <w:rPr>
          <w:noProof/>
        </w:rPr>
      </w:pPr>
      <w:r w:rsidRPr="00644398">
        <w:rPr>
          <w:noProof/>
        </w:rPr>
        <w:t>23.</w:t>
      </w:r>
      <w:r w:rsidRPr="00644398">
        <w:rPr>
          <w:noProof/>
        </w:rPr>
        <w:tab/>
        <w:t xml:space="preserve">Urethritis - male. National Institute for Health and Care Excellence. NICE Clinical Knowledge Summaries Web site. </w:t>
      </w:r>
      <w:hyperlink r:id="rId10" w:history="1">
        <w:r w:rsidRPr="00644398">
          <w:rPr>
            <w:rStyle w:val="Hyperlink"/>
            <w:noProof/>
          </w:rPr>
          <w:t>https://cks.nice.org.uk/topics/urethritis-male/</w:t>
        </w:r>
      </w:hyperlink>
      <w:r w:rsidRPr="00644398">
        <w:rPr>
          <w:noProof/>
        </w:rPr>
        <w:t>. Published 2024. Accessed November 27th, 2025.</w:t>
      </w:r>
    </w:p>
    <w:p w14:paraId="0344EE24" w14:textId="77777777" w:rsidR="00644398" w:rsidRPr="00644398" w:rsidRDefault="00644398" w:rsidP="00644398">
      <w:pPr>
        <w:pStyle w:val="EndNoteBibliography"/>
        <w:spacing w:after="0"/>
        <w:ind w:left="720" w:hanging="720"/>
        <w:rPr>
          <w:noProof/>
        </w:rPr>
      </w:pPr>
      <w:r w:rsidRPr="00644398">
        <w:rPr>
          <w:noProof/>
        </w:rPr>
        <w:t>24.</w:t>
      </w:r>
      <w:r w:rsidRPr="00644398">
        <w:rPr>
          <w:noProof/>
        </w:rPr>
        <w:tab/>
        <w:t xml:space="preserve">Saunders J, Deering J, Dewsnap C, et al. British Association for Sexual Health and HIV (BASHH) UK national guideline for the use of doxycycline post-exposure prophylaxis (DoxyPEP) for the prevention of syphilis, 2025. </w:t>
      </w:r>
      <w:r w:rsidRPr="00644398">
        <w:rPr>
          <w:i/>
          <w:noProof/>
        </w:rPr>
        <w:t xml:space="preserve">Int J STD AIDS. </w:t>
      </w:r>
      <w:r w:rsidRPr="00644398">
        <w:rPr>
          <w:noProof/>
        </w:rPr>
        <w:t>2025;36(10):756-764.</w:t>
      </w:r>
    </w:p>
    <w:p w14:paraId="25C39EA7" w14:textId="77777777" w:rsidR="00644398" w:rsidRPr="00644398" w:rsidRDefault="00644398" w:rsidP="00644398">
      <w:pPr>
        <w:pStyle w:val="EndNoteBibliography"/>
        <w:spacing w:after="0"/>
        <w:ind w:left="720" w:hanging="720"/>
        <w:rPr>
          <w:noProof/>
        </w:rPr>
      </w:pPr>
      <w:r w:rsidRPr="00644398">
        <w:rPr>
          <w:noProof/>
        </w:rPr>
        <w:t>25.</w:t>
      </w:r>
      <w:r w:rsidRPr="00644398">
        <w:rPr>
          <w:noProof/>
        </w:rPr>
        <w:tab/>
        <w:t xml:space="preserve">Gouillon L, Bonjour M, Soueges S, et al. Rising Antimicrobial Resistance and Epidemiology of Haemophilus spp. in Urethritis: A Four-Year Analysis. </w:t>
      </w:r>
      <w:r w:rsidRPr="00644398">
        <w:rPr>
          <w:i/>
          <w:noProof/>
        </w:rPr>
        <w:t xml:space="preserve">Int J Infect Dis. </w:t>
      </w:r>
      <w:r w:rsidRPr="00644398">
        <w:rPr>
          <w:noProof/>
        </w:rPr>
        <w:t>2025:108199.</w:t>
      </w:r>
    </w:p>
    <w:p w14:paraId="303840F0" w14:textId="77777777" w:rsidR="00644398" w:rsidRPr="00644398" w:rsidRDefault="00644398" w:rsidP="00644398">
      <w:pPr>
        <w:pStyle w:val="EndNoteBibliography"/>
        <w:spacing w:after="0"/>
        <w:ind w:left="720" w:hanging="720"/>
        <w:rPr>
          <w:noProof/>
        </w:rPr>
      </w:pPr>
      <w:r w:rsidRPr="00644398">
        <w:rPr>
          <w:noProof/>
        </w:rPr>
        <w:t>26.</w:t>
      </w:r>
      <w:r w:rsidRPr="00644398">
        <w:rPr>
          <w:noProof/>
        </w:rPr>
        <w:tab/>
        <w:t xml:space="preserve">Rincon-Quintero A, Davina-Nunez C, De Malet A, et al. Emergence of multidrug-resistant Haemophilus parainfluenzae isolates from urethral samples in men who have sex with men. </w:t>
      </w:r>
      <w:r w:rsidRPr="00644398">
        <w:rPr>
          <w:i/>
          <w:noProof/>
        </w:rPr>
        <w:t xml:space="preserve">Sex Transm Infect. </w:t>
      </w:r>
      <w:r w:rsidRPr="00644398">
        <w:rPr>
          <w:noProof/>
        </w:rPr>
        <w:t>2025.</w:t>
      </w:r>
    </w:p>
    <w:p w14:paraId="09F00625" w14:textId="62F7949B" w:rsidR="00644398" w:rsidRPr="00644398" w:rsidRDefault="00644398" w:rsidP="00644398">
      <w:pPr>
        <w:pStyle w:val="EndNoteBibliography"/>
        <w:spacing w:after="0"/>
        <w:ind w:left="720" w:hanging="720"/>
        <w:rPr>
          <w:noProof/>
        </w:rPr>
      </w:pPr>
      <w:r w:rsidRPr="00644398">
        <w:rPr>
          <w:noProof/>
        </w:rPr>
        <w:t>27.</w:t>
      </w:r>
      <w:r w:rsidRPr="00644398">
        <w:rPr>
          <w:noProof/>
        </w:rPr>
        <w:tab/>
        <w:t xml:space="preserve">University of Oxford’s Policy for Using Generative AI in Research University of Oxford. </w:t>
      </w:r>
      <w:hyperlink r:id="rId11" w:history="1">
        <w:r w:rsidRPr="00644398">
          <w:rPr>
            <w:rStyle w:val="Hyperlink"/>
            <w:noProof/>
          </w:rPr>
          <w:t>https://www.ox.ac.uk/research/support-researchers/research-practice/policy-generative-ai-research</w:t>
        </w:r>
      </w:hyperlink>
      <w:r w:rsidRPr="00644398">
        <w:rPr>
          <w:noProof/>
        </w:rPr>
        <w:t>. Published 2025. Accessed.</w:t>
      </w:r>
    </w:p>
    <w:p w14:paraId="232656B1" w14:textId="77777777" w:rsidR="00644398" w:rsidRPr="00644398" w:rsidRDefault="00644398" w:rsidP="00644398">
      <w:pPr>
        <w:pStyle w:val="EndNoteBibliography"/>
        <w:spacing w:after="0"/>
        <w:ind w:left="720" w:hanging="720"/>
        <w:rPr>
          <w:noProof/>
        </w:rPr>
      </w:pPr>
      <w:r w:rsidRPr="00644398">
        <w:rPr>
          <w:noProof/>
        </w:rPr>
        <w:t>28.</w:t>
      </w:r>
      <w:r w:rsidRPr="00644398">
        <w:rPr>
          <w:noProof/>
        </w:rPr>
        <w:tab/>
        <w:t xml:space="preserve">Dani A. Colonization and infection. </w:t>
      </w:r>
      <w:r w:rsidRPr="00644398">
        <w:rPr>
          <w:i/>
          <w:noProof/>
        </w:rPr>
        <w:t xml:space="preserve">Cent European J Urol. </w:t>
      </w:r>
      <w:r w:rsidRPr="00644398">
        <w:rPr>
          <w:noProof/>
        </w:rPr>
        <w:t>2014;67(1):86-87.</w:t>
      </w:r>
    </w:p>
    <w:p w14:paraId="57C52983" w14:textId="77777777" w:rsidR="00644398" w:rsidRPr="00644398" w:rsidRDefault="00644398" w:rsidP="00644398">
      <w:pPr>
        <w:pStyle w:val="EndNoteBibliography"/>
        <w:spacing w:after="0"/>
        <w:ind w:left="720" w:hanging="720"/>
        <w:rPr>
          <w:noProof/>
        </w:rPr>
      </w:pPr>
      <w:r w:rsidRPr="00644398">
        <w:rPr>
          <w:noProof/>
        </w:rPr>
        <w:t>29.</w:t>
      </w:r>
      <w:r w:rsidRPr="00644398">
        <w:rPr>
          <w:noProof/>
        </w:rPr>
        <w:tab/>
        <w:t xml:space="preserve">Wangchinda W, Laohasakprasit K, Lerdlamyong K, Thamlikitkul V. Epidemiology of Carbapenem-Resistant Enterobacterales Infection and Colonization in Hospitalized Patients at a University Hospital in Thailand. </w:t>
      </w:r>
      <w:r w:rsidRPr="00644398">
        <w:rPr>
          <w:i/>
          <w:noProof/>
        </w:rPr>
        <w:t xml:space="preserve">Infect Drug Resist. </w:t>
      </w:r>
      <w:r w:rsidRPr="00644398">
        <w:rPr>
          <w:noProof/>
        </w:rPr>
        <w:t>2022;15:2199-2210.</w:t>
      </w:r>
    </w:p>
    <w:p w14:paraId="33299C26" w14:textId="77777777" w:rsidR="00644398" w:rsidRPr="00644398" w:rsidRDefault="00644398" w:rsidP="00644398">
      <w:pPr>
        <w:pStyle w:val="EndNoteBibliography"/>
        <w:spacing w:after="0"/>
        <w:ind w:left="720" w:hanging="720"/>
        <w:rPr>
          <w:noProof/>
        </w:rPr>
      </w:pPr>
      <w:r w:rsidRPr="00644398">
        <w:rPr>
          <w:noProof/>
        </w:rPr>
        <w:t>30.</w:t>
      </w:r>
      <w:r w:rsidRPr="00644398">
        <w:rPr>
          <w:noProof/>
        </w:rPr>
        <w:tab/>
        <w:t xml:space="preserve">Shaikh N, Swali P, Houben R. Asymptomatic but infectious - The silent driver of pathogen transmission. A pragmatic review. </w:t>
      </w:r>
      <w:r w:rsidRPr="00644398">
        <w:rPr>
          <w:i/>
          <w:noProof/>
        </w:rPr>
        <w:t xml:space="preserve">Epidemics. </w:t>
      </w:r>
      <w:r w:rsidRPr="00644398">
        <w:rPr>
          <w:noProof/>
        </w:rPr>
        <w:t>2023;44:100704.</w:t>
      </w:r>
    </w:p>
    <w:p w14:paraId="782DB430" w14:textId="77777777" w:rsidR="00644398" w:rsidRPr="00644398" w:rsidRDefault="00644398" w:rsidP="00644398">
      <w:pPr>
        <w:pStyle w:val="EndNoteBibliography"/>
        <w:spacing w:after="0"/>
        <w:ind w:left="720" w:hanging="720"/>
        <w:rPr>
          <w:noProof/>
        </w:rPr>
      </w:pPr>
      <w:r w:rsidRPr="00644398">
        <w:rPr>
          <w:noProof/>
        </w:rPr>
        <w:lastRenderedPageBreak/>
        <w:t>31.</w:t>
      </w:r>
      <w:r w:rsidRPr="00644398">
        <w:rPr>
          <w:noProof/>
        </w:rPr>
        <w:tab/>
        <w:t xml:space="preserve">Otto M. Staphylococcus epidermidis--the 'accidental' pathogen. </w:t>
      </w:r>
      <w:r w:rsidRPr="00644398">
        <w:rPr>
          <w:i/>
          <w:noProof/>
        </w:rPr>
        <w:t xml:space="preserve">Nat Rev Microbiol. </w:t>
      </w:r>
      <w:r w:rsidRPr="00644398">
        <w:rPr>
          <w:noProof/>
        </w:rPr>
        <w:t>2009;7(8):555-567.</w:t>
      </w:r>
    </w:p>
    <w:p w14:paraId="2BE4C9A9" w14:textId="77777777" w:rsidR="00644398" w:rsidRPr="00644398" w:rsidRDefault="00644398" w:rsidP="00644398">
      <w:pPr>
        <w:pStyle w:val="EndNoteBibliography"/>
        <w:spacing w:after="0"/>
        <w:ind w:left="720" w:hanging="720"/>
        <w:rPr>
          <w:noProof/>
        </w:rPr>
      </w:pPr>
      <w:r w:rsidRPr="00644398">
        <w:rPr>
          <w:noProof/>
        </w:rPr>
        <w:t>32.</w:t>
      </w:r>
      <w:r w:rsidRPr="00644398">
        <w:rPr>
          <w:noProof/>
        </w:rPr>
        <w:tab/>
        <w:t xml:space="preserve">Lenz JD, Dillard JP. Pathogenesis of Neisseria gonorrhoeae and the Host Defense in Ascending Infections of Human Fallopian Tube. </w:t>
      </w:r>
      <w:r w:rsidRPr="00644398">
        <w:rPr>
          <w:i/>
          <w:noProof/>
        </w:rPr>
        <w:t xml:space="preserve">Front Immunol. </w:t>
      </w:r>
      <w:r w:rsidRPr="00644398">
        <w:rPr>
          <w:noProof/>
        </w:rPr>
        <w:t>2018;9:2710.</w:t>
      </w:r>
    </w:p>
    <w:p w14:paraId="466ABC04" w14:textId="77777777" w:rsidR="00644398" w:rsidRPr="00644398" w:rsidRDefault="00644398" w:rsidP="00644398">
      <w:pPr>
        <w:pStyle w:val="EndNoteBibliography"/>
        <w:ind w:left="720" w:hanging="720"/>
        <w:rPr>
          <w:noProof/>
        </w:rPr>
      </w:pPr>
      <w:r w:rsidRPr="00644398">
        <w:rPr>
          <w:noProof/>
        </w:rPr>
        <w:t>33.</w:t>
      </w:r>
      <w:r w:rsidRPr="00644398">
        <w:rPr>
          <w:noProof/>
        </w:rPr>
        <w:tab/>
        <w:t xml:space="preserve">Faden H, Duffy L, Williams A, Krystofik DA, Wolf J. Epidemiology of nasopharyngeal colonization with nontypeable Haemophilus influenzae in the first 2 years of life. </w:t>
      </w:r>
      <w:r w:rsidRPr="00644398">
        <w:rPr>
          <w:i/>
          <w:noProof/>
        </w:rPr>
        <w:t xml:space="preserve">J Infect Dis. </w:t>
      </w:r>
      <w:r w:rsidRPr="00644398">
        <w:rPr>
          <w:noProof/>
        </w:rPr>
        <w:t>1995;172(1):132-135.</w:t>
      </w:r>
    </w:p>
    <w:p w14:paraId="7DE880EF" w14:textId="30A5F4D4" w:rsidR="00D96B4C" w:rsidRPr="00D96B4C" w:rsidRDefault="001266BD" w:rsidP="00D96B4C">
      <w:pPr>
        <w:jc w:val="both"/>
      </w:pPr>
      <w:r>
        <w:fldChar w:fldCharType="end"/>
      </w:r>
    </w:p>
    <w:sectPr w:rsidR="00D96B4C" w:rsidRPr="00D96B4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76A3"/>
    <w:multiLevelType w:val="hybridMultilevel"/>
    <w:tmpl w:val="39944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600767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zpwfsavwzzarexpsbpex2q2txs02rfr2r2&quot;&gt;My EndNote Library&lt;record-ids&gt;&lt;item&gt;623&lt;/item&gt;&lt;item&gt;624&lt;/item&gt;&lt;item&gt;625&lt;/item&gt;&lt;item&gt;626&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7&lt;/item&gt;&lt;item&gt;658&lt;/item&gt;&lt;item&gt;659&lt;/item&gt;&lt;item&gt;660&lt;/item&gt;&lt;item&gt;661&lt;/item&gt;&lt;item&gt;662&lt;/item&gt;&lt;item&gt;663&lt;/item&gt;&lt;/record-ids&gt;&lt;/item&gt;&lt;/Libraries&gt;"/>
  </w:docVars>
  <w:rsids>
    <w:rsidRoot w:val="00D96B4C"/>
    <w:rsid w:val="00015329"/>
    <w:rsid w:val="00015459"/>
    <w:rsid w:val="00016775"/>
    <w:rsid w:val="00020ED0"/>
    <w:rsid w:val="00031E5C"/>
    <w:rsid w:val="00035251"/>
    <w:rsid w:val="000368EF"/>
    <w:rsid w:val="00041101"/>
    <w:rsid w:val="000441A5"/>
    <w:rsid w:val="0004693E"/>
    <w:rsid w:val="000652B2"/>
    <w:rsid w:val="00067010"/>
    <w:rsid w:val="00071328"/>
    <w:rsid w:val="000726A8"/>
    <w:rsid w:val="0008182D"/>
    <w:rsid w:val="0008743C"/>
    <w:rsid w:val="000879DA"/>
    <w:rsid w:val="000937DB"/>
    <w:rsid w:val="00093AD3"/>
    <w:rsid w:val="000A1B45"/>
    <w:rsid w:val="000A1B6C"/>
    <w:rsid w:val="000B5BED"/>
    <w:rsid w:val="000B7365"/>
    <w:rsid w:val="000C260B"/>
    <w:rsid w:val="000C5E0A"/>
    <w:rsid w:val="000D441C"/>
    <w:rsid w:val="000F065A"/>
    <w:rsid w:val="000F5D39"/>
    <w:rsid w:val="000F7C95"/>
    <w:rsid w:val="00115002"/>
    <w:rsid w:val="001266BD"/>
    <w:rsid w:val="0012679A"/>
    <w:rsid w:val="00134153"/>
    <w:rsid w:val="00136842"/>
    <w:rsid w:val="001412D0"/>
    <w:rsid w:val="00143DC6"/>
    <w:rsid w:val="0014501A"/>
    <w:rsid w:val="00151DED"/>
    <w:rsid w:val="0015280B"/>
    <w:rsid w:val="00155B9E"/>
    <w:rsid w:val="00156BAD"/>
    <w:rsid w:val="00160FB5"/>
    <w:rsid w:val="00170083"/>
    <w:rsid w:val="00171778"/>
    <w:rsid w:val="00175A28"/>
    <w:rsid w:val="00175F14"/>
    <w:rsid w:val="001878FB"/>
    <w:rsid w:val="001909E2"/>
    <w:rsid w:val="001A27E4"/>
    <w:rsid w:val="001B138F"/>
    <w:rsid w:val="001B4CC8"/>
    <w:rsid w:val="001B59EB"/>
    <w:rsid w:val="001C2068"/>
    <w:rsid w:val="001C7107"/>
    <w:rsid w:val="001D357F"/>
    <w:rsid w:val="001D393F"/>
    <w:rsid w:val="001D4479"/>
    <w:rsid w:val="001D6659"/>
    <w:rsid w:val="001D69AF"/>
    <w:rsid w:val="001E0D58"/>
    <w:rsid w:val="001E3F99"/>
    <w:rsid w:val="0021471C"/>
    <w:rsid w:val="00215388"/>
    <w:rsid w:val="00223F23"/>
    <w:rsid w:val="00235BAA"/>
    <w:rsid w:val="00240803"/>
    <w:rsid w:val="0024474C"/>
    <w:rsid w:val="00251573"/>
    <w:rsid w:val="00251676"/>
    <w:rsid w:val="00256A83"/>
    <w:rsid w:val="00261178"/>
    <w:rsid w:val="002747BE"/>
    <w:rsid w:val="00282D20"/>
    <w:rsid w:val="00283C0C"/>
    <w:rsid w:val="00285187"/>
    <w:rsid w:val="002863EF"/>
    <w:rsid w:val="00286536"/>
    <w:rsid w:val="002875F9"/>
    <w:rsid w:val="00291F93"/>
    <w:rsid w:val="002B2DAC"/>
    <w:rsid w:val="002B475E"/>
    <w:rsid w:val="002B4B6B"/>
    <w:rsid w:val="002C49A6"/>
    <w:rsid w:val="002C68D0"/>
    <w:rsid w:val="002D42EB"/>
    <w:rsid w:val="002E509C"/>
    <w:rsid w:val="002E7927"/>
    <w:rsid w:val="002F115E"/>
    <w:rsid w:val="002F4DD6"/>
    <w:rsid w:val="002F651B"/>
    <w:rsid w:val="00300181"/>
    <w:rsid w:val="00303208"/>
    <w:rsid w:val="00306EE4"/>
    <w:rsid w:val="003111A4"/>
    <w:rsid w:val="00312F87"/>
    <w:rsid w:val="003143F5"/>
    <w:rsid w:val="0031643A"/>
    <w:rsid w:val="00320ECB"/>
    <w:rsid w:val="00335D9A"/>
    <w:rsid w:val="0034449F"/>
    <w:rsid w:val="00344B28"/>
    <w:rsid w:val="00355C35"/>
    <w:rsid w:val="00370A34"/>
    <w:rsid w:val="00376CFC"/>
    <w:rsid w:val="00391165"/>
    <w:rsid w:val="00391F9D"/>
    <w:rsid w:val="00392F24"/>
    <w:rsid w:val="00395254"/>
    <w:rsid w:val="003B3E5C"/>
    <w:rsid w:val="003B7FB4"/>
    <w:rsid w:val="003C0609"/>
    <w:rsid w:val="003C07AF"/>
    <w:rsid w:val="003C7673"/>
    <w:rsid w:val="003D35F5"/>
    <w:rsid w:val="003D3A51"/>
    <w:rsid w:val="003E40C9"/>
    <w:rsid w:val="003F24E4"/>
    <w:rsid w:val="00407FA9"/>
    <w:rsid w:val="004129C6"/>
    <w:rsid w:val="00420106"/>
    <w:rsid w:val="00420688"/>
    <w:rsid w:val="00425049"/>
    <w:rsid w:val="004273F2"/>
    <w:rsid w:val="0043292D"/>
    <w:rsid w:val="00432E1D"/>
    <w:rsid w:val="00435113"/>
    <w:rsid w:val="004361C5"/>
    <w:rsid w:val="004368B3"/>
    <w:rsid w:val="00441ADF"/>
    <w:rsid w:val="00443EFA"/>
    <w:rsid w:val="0044534E"/>
    <w:rsid w:val="004466C3"/>
    <w:rsid w:val="00446BFD"/>
    <w:rsid w:val="004518A0"/>
    <w:rsid w:val="00454AC9"/>
    <w:rsid w:val="004553BE"/>
    <w:rsid w:val="00460C14"/>
    <w:rsid w:val="00461618"/>
    <w:rsid w:val="00461738"/>
    <w:rsid w:val="00470B1D"/>
    <w:rsid w:val="0047270A"/>
    <w:rsid w:val="00483397"/>
    <w:rsid w:val="0048556C"/>
    <w:rsid w:val="0049328E"/>
    <w:rsid w:val="00494291"/>
    <w:rsid w:val="004A1DDE"/>
    <w:rsid w:val="004B0A22"/>
    <w:rsid w:val="004B4B39"/>
    <w:rsid w:val="004E2FBF"/>
    <w:rsid w:val="004E780E"/>
    <w:rsid w:val="004F10EC"/>
    <w:rsid w:val="004F3C14"/>
    <w:rsid w:val="00506F28"/>
    <w:rsid w:val="005079D1"/>
    <w:rsid w:val="00521F42"/>
    <w:rsid w:val="00522B07"/>
    <w:rsid w:val="00523B5B"/>
    <w:rsid w:val="0052442F"/>
    <w:rsid w:val="00537F0C"/>
    <w:rsid w:val="00543807"/>
    <w:rsid w:val="00556729"/>
    <w:rsid w:val="005620D4"/>
    <w:rsid w:val="00565DAE"/>
    <w:rsid w:val="0057095B"/>
    <w:rsid w:val="005762F1"/>
    <w:rsid w:val="005767C5"/>
    <w:rsid w:val="005770EF"/>
    <w:rsid w:val="00586B05"/>
    <w:rsid w:val="005939E4"/>
    <w:rsid w:val="0059658B"/>
    <w:rsid w:val="005A1AC7"/>
    <w:rsid w:val="005A526B"/>
    <w:rsid w:val="005B06DD"/>
    <w:rsid w:val="005B1181"/>
    <w:rsid w:val="005B469E"/>
    <w:rsid w:val="005B6C78"/>
    <w:rsid w:val="005C02BA"/>
    <w:rsid w:val="005C0EBF"/>
    <w:rsid w:val="005C1196"/>
    <w:rsid w:val="005C4133"/>
    <w:rsid w:val="005E1402"/>
    <w:rsid w:val="005E7D48"/>
    <w:rsid w:val="005F45F8"/>
    <w:rsid w:val="005F641D"/>
    <w:rsid w:val="00600C93"/>
    <w:rsid w:val="00610ABF"/>
    <w:rsid w:val="006128DD"/>
    <w:rsid w:val="00617406"/>
    <w:rsid w:val="00626D2D"/>
    <w:rsid w:val="006367E6"/>
    <w:rsid w:val="00644398"/>
    <w:rsid w:val="00651970"/>
    <w:rsid w:val="0065276B"/>
    <w:rsid w:val="00655082"/>
    <w:rsid w:val="00660690"/>
    <w:rsid w:val="0066660A"/>
    <w:rsid w:val="0066718D"/>
    <w:rsid w:val="00671508"/>
    <w:rsid w:val="006746F3"/>
    <w:rsid w:val="00687A5D"/>
    <w:rsid w:val="00692CEC"/>
    <w:rsid w:val="006932A0"/>
    <w:rsid w:val="006C06DD"/>
    <w:rsid w:val="006C1574"/>
    <w:rsid w:val="006C24F2"/>
    <w:rsid w:val="006C2974"/>
    <w:rsid w:val="006C306A"/>
    <w:rsid w:val="006D33B7"/>
    <w:rsid w:val="006D5169"/>
    <w:rsid w:val="006E00FF"/>
    <w:rsid w:val="006E57DF"/>
    <w:rsid w:val="006E64B4"/>
    <w:rsid w:val="00701505"/>
    <w:rsid w:val="007060AF"/>
    <w:rsid w:val="0070782E"/>
    <w:rsid w:val="00712165"/>
    <w:rsid w:val="00712299"/>
    <w:rsid w:val="00712724"/>
    <w:rsid w:val="00716FE5"/>
    <w:rsid w:val="0072010C"/>
    <w:rsid w:val="007210A0"/>
    <w:rsid w:val="00724E15"/>
    <w:rsid w:val="00730FDD"/>
    <w:rsid w:val="00732D91"/>
    <w:rsid w:val="007358DC"/>
    <w:rsid w:val="00735EFB"/>
    <w:rsid w:val="00740E57"/>
    <w:rsid w:val="00742BEF"/>
    <w:rsid w:val="00744684"/>
    <w:rsid w:val="0075230D"/>
    <w:rsid w:val="0076522F"/>
    <w:rsid w:val="0077363F"/>
    <w:rsid w:val="00782E80"/>
    <w:rsid w:val="007833E5"/>
    <w:rsid w:val="00785214"/>
    <w:rsid w:val="007865AD"/>
    <w:rsid w:val="00791FEE"/>
    <w:rsid w:val="00797959"/>
    <w:rsid w:val="007A17EE"/>
    <w:rsid w:val="007A4C50"/>
    <w:rsid w:val="007B24C3"/>
    <w:rsid w:val="007C185F"/>
    <w:rsid w:val="007C4C24"/>
    <w:rsid w:val="007D68AF"/>
    <w:rsid w:val="007E39B0"/>
    <w:rsid w:val="007E7556"/>
    <w:rsid w:val="007E7859"/>
    <w:rsid w:val="00810388"/>
    <w:rsid w:val="00811475"/>
    <w:rsid w:val="00822729"/>
    <w:rsid w:val="00823FD6"/>
    <w:rsid w:val="00826467"/>
    <w:rsid w:val="008502CB"/>
    <w:rsid w:val="008552C8"/>
    <w:rsid w:val="00865424"/>
    <w:rsid w:val="0086565E"/>
    <w:rsid w:val="00884AC7"/>
    <w:rsid w:val="00884C18"/>
    <w:rsid w:val="00886353"/>
    <w:rsid w:val="00891812"/>
    <w:rsid w:val="008920CF"/>
    <w:rsid w:val="008A2A39"/>
    <w:rsid w:val="008B533A"/>
    <w:rsid w:val="008D038C"/>
    <w:rsid w:val="008D18E7"/>
    <w:rsid w:val="008D1AC2"/>
    <w:rsid w:val="008E149D"/>
    <w:rsid w:val="008E3AC9"/>
    <w:rsid w:val="008E7AAE"/>
    <w:rsid w:val="008F0CAA"/>
    <w:rsid w:val="008F3C30"/>
    <w:rsid w:val="00902EC0"/>
    <w:rsid w:val="0090356E"/>
    <w:rsid w:val="00903761"/>
    <w:rsid w:val="009205E5"/>
    <w:rsid w:val="00924334"/>
    <w:rsid w:val="009260F1"/>
    <w:rsid w:val="00927935"/>
    <w:rsid w:val="00933AC3"/>
    <w:rsid w:val="0093683C"/>
    <w:rsid w:val="00937CB9"/>
    <w:rsid w:val="0094553B"/>
    <w:rsid w:val="00946360"/>
    <w:rsid w:val="00954F9C"/>
    <w:rsid w:val="00962248"/>
    <w:rsid w:val="00962457"/>
    <w:rsid w:val="00967A77"/>
    <w:rsid w:val="00970699"/>
    <w:rsid w:val="00975A21"/>
    <w:rsid w:val="0098307C"/>
    <w:rsid w:val="00995766"/>
    <w:rsid w:val="009A038C"/>
    <w:rsid w:val="009A0D03"/>
    <w:rsid w:val="009A416D"/>
    <w:rsid w:val="009A7ACA"/>
    <w:rsid w:val="009B1CBC"/>
    <w:rsid w:val="009B250C"/>
    <w:rsid w:val="009B4C13"/>
    <w:rsid w:val="009B5EAC"/>
    <w:rsid w:val="009C1746"/>
    <w:rsid w:val="009D2EBD"/>
    <w:rsid w:val="009D4807"/>
    <w:rsid w:val="009F02C0"/>
    <w:rsid w:val="009F1101"/>
    <w:rsid w:val="00A078CD"/>
    <w:rsid w:val="00A10D2D"/>
    <w:rsid w:val="00A13578"/>
    <w:rsid w:val="00A1650A"/>
    <w:rsid w:val="00A16731"/>
    <w:rsid w:val="00A23ED6"/>
    <w:rsid w:val="00A24FBF"/>
    <w:rsid w:val="00A25852"/>
    <w:rsid w:val="00A25B72"/>
    <w:rsid w:val="00A27A7A"/>
    <w:rsid w:val="00A302EE"/>
    <w:rsid w:val="00A31645"/>
    <w:rsid w:val="00A3248E"/>
    <w:rsid w:val="00A34191"/>
    <w:rsid w:val="00A46F41"/>
    <w:rsid w:val="00A508EE"/>
    <w:rsid w:val="00A52320"/>
    <w:rsid w:val="00A53D45"/>
    <w:rsid w:val="00A57D23"/>
    <w:rsid w:val="00A73C9A"/>
    <w:rsid w:val="00A74206"/>
    <w:rsid w:val="00A82C26"/>
    <w:rsid w:val="00A82FD1"/>
    <w:rsid w:val="00A85235"/>
    <w:rsid w:val="00A85716"/>
    <w:rsid w:val="00A874E3"/>
    <w:rsid w:val="00A92AED"/>
    <w:rsid w:val="00A970B7"/>
    <w:rsid w:val="00AA1B96"/>
    <w:rsid w:val="00AA486B"/>
    <w:rsid w:val="00AC69E8"/>
    <w:rsid w:val="00AD182C"/>
    <w:rsid w:val="00AD2F76"/>
    <w:rsid w:val="00AE0EBC"/>
    <w:rsid w:val="00AE5257"/>
    <w:rsid w:val="00AE7739"/>
    <w:rsid w:val="00AF03D2"/>
    <w:rsid w:val="00AF1C2D"/>
    <w:rsid w:val="00AF32C6"/>
    <w:rsid w:val="00B05061"/>
    <w:rsid w:val="00B05F4B"/>
    <w:rsid w:val="00B06410"/>
    <w:rsid w:val="00B10101"/>
    <w:rsid w:val="00B114E0"/>
    <w:rsid w:val="00B11D86"/>
    <w:rsid w:val="00B17934"/>
    <w:rsid w:val="00B20887"/>
    <w:rsid w:val="00B21484"/>
    <w:rsid w:val="00B22DC0"/>
    <w:rsid w:val="00B232A6"/>
    <w:rsid w:val="00B40B75"/>
    <w:rsid w:val="00B41A07"/>
    <w:rsid w:val="00B426EE"/>
    <w:rsid w:val="00B47203"/>
    <w:rsid w:val="00B479ED"/>
    <w:rsid w:val="00B51AE0"/>
    <w:rsid w:val="00B56DB3"/>
    <w:rsid w:val="00B7477F"/>
    <w:rsid w:val="00B74E55"/>
    <w:rsid w:val="00B7557D"/>
    <w:rsid w:val="00B929BB"/>
    <w:rsid w:val="00BA317D"/>
    <w:rsid w:val="00BA3926"/>
    <w:rsid w:val="00BB69AE"/>
    <w:rsid w:val="00BE28C1"/>
    <w:rsid w:val="00BE4771"/>
    <w:rsid w:val="00BE738E"/>
    <w:rsid w:val="00BF130B"/>
    <w:rsid w:val="00BF3875"/>
    <w:rsid w:val="00BF45C5"/>
    <w:rsid w:val="00BF473E"/>
    <w:rsid w:val="00C0179F"/>
    <w:rsid w:val="00C03982"/>
    <w:rsid w:val="00C03989"/>
    <w:rsid w:val="00C06B0A"/>
    <w:rsid w:val="00C10AB7"/>
    <w:rsid w:val="00C22CAF"/>
    <w:rsid w:val="00C410DD"/>
    <w:rsid w:val="00C547DB"/>
    <w:rsid w:val="00C57427"/>
    <w:rsid w:val="00C646DD"/>
    <w:rsid w:val="00C66BB8"/>
    <w:rsid w:val="00C80FDA"/>
    <w:rsid w:val="00C974DB"/>
    <w:rsid w:val="00CA00C4"/>
    <w:rsid w:val="00CA2469"/>
    <w:rsid w:val="00CA281F"/>
    <w:rsid w:val="00CA7D67"/>
    <w:rsid w:val="00CC1BD5"/>
    <w:rsid w:val="00CD0A3B"/>
    <w:rsid w:val="00CD1ABA"/>
    <w:rsid w:val="00CD28CB"/>
    <w:rsid w:val="00CD341C"/>
    <w:rsid w:val="00CE09E3"/>
    <w:rsid w:val="00CE0F99"/>
    <w:rsid w:val="00CE10A2"/>
    <w:rsid w:val="00CF1E19"/>
    <w:rsid w:val="00CF7377"/>
    <w:rsid w:val="00D0090E"/>
    <w:rsid w:val="00D039B4"/>
    <w:rsid w:val="00D06D16"/>
    <w:rsid w:val="00D23712"/>
    <w:rsid w:val="00D311B0"/>
    <w:rsid w:val="00D33891"/>
    <w:rsid w:val="00D342C9"/>
    <w:rsid w:val="00D41816"/>
    <w:rsid w:val="00D44861"/>
    <w:rsid w:val="00D45CA1"/>
    <w:rsid w:val="00D5334C"/>
    <w:rsid w:val="00D54D65"/>
    <w:rsid w:val="00D611D5"/>
    <w:rsid w:val="00D64938"/>
    <w:rsid w:val="00D65278"/>
    <w:rsid w:val="00D65EBB"/>
    <w:rsid w:val="00D671EA"/>
    <w:rsid w:val="00D67E1C"/>
    <w:rsid w:val="00D76358"/>
    <w:rsid w:val="00D83378"/>
    <w:rsid w:val="00D96B4C"/>
    <w:rsid w:val="00DA0023"/>
    <w:rsid w:val="00DA3A31"/>
    <w:rsid w:val="00DA4257"/>
    <w:rsid w:val="00DA46D1"/>
    <w:rsid w:val="00DA508A"/>
    <w:rsid w:val="00DB09C4"/>
    <w:rsid w:val="00DB49E3"/>
    <w:rsid w:val="00DB6814"/>
    <w:rsid w:val="00DB7F4C"/>
    <w:rsid w:val="00DD732B"/>
    <w:rsid w:val="00DE64A7"/>
    <w:rsid w:val="00DF3A63"/>
    <w:rsid w:val="00DF514B"/>
    <w:rsid w:val="00E00668"/>
    <w:rsid w:val="00E06AE0"/>
    <w:rsid w:val="00E13C32"/>
    <w:rsid w:val="00E303D4"/>
    <w:rsid w:val="00E346A6"/>
    <w:rsid w:val="00E375EF"/>
    <w:rsid w:val="00E42A0F"/>
    <w:rsid w:val="00E44C02"/>
    <w:rsid w:val="00E457E5"/>
    <w:rsid w:val="00E479E5"/>
    <w:rsid w:val="00E5062C"/>
    <w:rsid w:val="00E5076B"/>
    <w:rsid w:val="00E50C33"/>
    <w:rsid w:val="00E53336"/>
    <w:rsid w:val="00E5657B"/>
    <w:rsid w:val="00E61DCC"/>
    <w:rsid w:val="00E62479"/>
    <w:rsid w:val="00E73DC3"/>
    <w:rsid w:val="00E74E7C"/>
    <w:rsid w:val="00E80284"/>
    <w:rsid w:val="00E81BFD"/>
    <w:rsid w:val="00E833F0"/>
    <w:rsid w:val="00E867AC"/>
    <w:rsid w:val="00E90AC8"/>
    <w:rsid w:val="00E91D88"/>
    <w:rsid w:val="00E93B1F"/>
    <w:rsid w:val="00E960DD"/>
    <w:rsid w:val="00EA0DF0"/>
    <w:rsid w:val="00EA339A"/>
    <w:rsid w:val="00EA3ACC"/>
    <w:rsid w:val="00EB10EE"/>
    <w:rsid w:val="00EB46C7"/>
    <w:rsid w:val="00EB5A4F"/>
    <w:rsid w:val="00EB5F60"/>
    <w:rsid w:val="00EC12D2"/>
    <w:rsid w:val="00EE0704"/>
    <w:rsid w:val="00EE13AB"/>
    <w:rsid w:val="00EE4C23"/>
    <w:rsid w:val="00EF036F"/>
    <w:rsid w:val="00EF35DC"/>
    <w:rsid w:val="00EF548E"/>
    <w:rsid w:val="00F102FA"/>
    <w:rsid w:val="00F15102"/>
    <w:rsid w:val="00F1638D"/>
    <w:rsid w:val="00F177CF"/>
    <w:rsid w:val="00F20138"/>
    <w:rsid w:val="00F20933"/>
    <w:rsid w:val="00F31CD4"/>
    <w:rsid w:val="00F35900"/>
    <w:rsid w:val="00F35C6C"/>
    <w:rsid w:val="00F3670D"/>
    <w:rsid w:val="00F3785E"/>
    <w:rsid w:val="00F40647"/>
    <w:rsid w:val="00F41634"/>
    <w:rsid w:val="00F4244F"/>
    <w:rsid w:val="00F42EB1"/>
    <w:rsid w:val="00F443AD"/>
    <w:rsid w:val="00F51469"/>
    <w:rsid w:val="00F52E7B"/>
    <w:rsid w:val="00F53C74"/>
    <w:rsid w:val="00F6064D"/>
    <w:rsid w:val="00F62F17"/>
    <w:rsid w:val="00F67363"/>
    <w:rsid w:val="00F673CB"/>
    <w:rsid w:val="00F73EBC"/>
    <w:rsid w:val="00F75251"/>
    <w:rsid w:val="00F8591A"/>
    <w:rsid w:val="00F868AB"/>
    <w:rsid w:val="00F92170"/>
    <w:rsid w:val="00F942AC"/>
    <w:rsid w:val="00FA27A4"/>
    <w:rsid w:val="00FA3B1F"/>
    <w:rsid w:val="00FD2559"/>
    <w:rsid w:val="00FD2D96"/>
    <w:rsid w:val="00FE2C7F"/>
    <w:rsid w:val="00FE5EBF"/>
    <w:rsid w:val="00FF420B"/>
    <w:rsid w:val="00FF4EC5"/>
    <w:rsid w:val="00FF61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9331"/>
  <w15:chartTrackingRefBased/>
  <w15:docId w15:val="{E0D02F3E-6053-FC49-B3E9-604C17F32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934"/>
    <w:pPr>
      <w:spacing w:after="100" w:line="276" w:lineRule="auto"/>
    </w:pPr>
    <w:rPr>
      <w:rFonts w:ascii="Arial" w:hAnsi="Arial"/>
    </w:rPr>
  </w:style>
  <w:style w:type="paragraph" w:styleId="Heading1">
    <w:name w:val="heading 1"/>
    <w:basedOn w:val="Normal"/>
    <w:next w:val="Normal"/>
    <w:link w:val="Heading1Char"/>
    <w:autoRedefine/>
    <w:uiPriority w:val="9"/>
    <w:qFormat/>
    <w:rsid w:val="00884AC7"/>
    <w:pPr>
      <w:keepNext/>
      <w:keepLines/>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autoRedefine/>
    <w:uiPriority w:val="9"/>
    <w:unhideWhenUsed/>
    <w:qFormat/>
    <w:rsid w:val="00884AC7"/>
    <w:pPr>
      <w:keepNext/>
      <w:keepLines/>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EB5A4F"/>
    <w:pPr>
      <w:keepNext/>
      <w:keepLines/>
      <w:outlineLvl w:val="2"/>
    </w:pPr>
    <w:rPr>
      <w:rFonts w:eastAsiaTheme="majorEastAsia" w:cstheme="majorBidi"/>
      <w:b/>
      <w:bCs/>
      <w:color w:val="000000" w:themeColor="text1"/>
      <w:szCs w:val="28"/>
    </w:rPr>
  </w:style>
  <w:style w:type="paragraph" w:styleId="Heading4">
    <w:name w:val="heading 4"/>
    <w:basedOn w:val="Normal"/>
    <w:next w:val="Normal"/>
    <w:link w:val="Heading4Char"/>
    <w:autoRedefine/>
    <w:uiPriority w:val="9"/>
    <w:unhideWhenUsed/>
    <w:qFormat/>
    <w:rsid w:val="00392F24"/>
    <w:pPr>
      <w:keepNext/>
      <w:keepLines/>
      <w:spacing w:before="80" w:after="4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D96B4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96B4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96B4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96B4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96B4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3E40C9"/>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E40C9"/>
    <w:rPr>
      <w:rFonts w:ascii="Arial" w:eastAsiaTheme="majorEastAsia" w:hAnsi="Arial" w:cstheme="majorBidi"/>
      <w:b/>
      <w:spacing w:val="-10"/>
      <w:kern w:val="28"/>
      <w:sz w:val="28"/>
      <w:szCs w:val="56"/>
    </w:rPr>
  </w:style>
  <w:style w:type="character" w:customStyle="1" w:styleId="Heading1Char">
    <w:name w:val="Heading 1 Char"/>
    <w:basedOn w:val="DefaultParagraphFont"/>
    <w:link w:val="Heading1"/>
    <w:uiPriority w:val="9"/>
    <w:rsid w:val="00884AC7"/>
    <w:rPr>
      <w:rFonts w:ascii="Arial" w:eastAsiaTheme="majorEastAsia" w:hAnsi="Arial" w:cstheme="majorBidi"/>
      <w:b/>
      <w:color w:val="000000" w:themeColor="text1"/>
      <w:szCs w:val="40"/>
    </w:rPr>
  </w:style>
  <w:style w:type="character" w:customStyle="1" w:styleId="Heading2Char">
    <w:name w:val="Heading 2 Char"/>
    <w:basedOn w:val="DefaultParagraphFont"/>
    <w:link w:val="Heading2"/>
    <w:uiPriority w:val="9"/>
    <w:rsid w:val="00884AC7"/>
    <w:rPr>
      <w:rFonts w:ascii="Arial" w:eastAsiaTheme="majorEastAsia" w:hAnsi="Arial" w:cstheme="majorBidi"/>
      <w:b/>
      <w:color w:val="000000" w:themeColor="text1"/>
      <w:szCs w:val="32"/>
    </w:rPr>
  </w:style>
  <w:style w:type="character" w:customStyle="1" w:styleId="Heading3Char">
    <w:name w:val="Heading 3 Char"/>
    <w:basedOn w:val="DefaultParagraphFont"/>
    <w:link w:val="Heading3"/>
    <w:uiPriority w:val="9"/>
    <w:rsid w:val="00EB5A4F"/>
    <w:rPr>
      <w:rFonts w:ascii="Arial" w:eastAsiaTheme="majorEastAsia" w:hAnsi="Arial" w:cstheme="majorBidi"/>
      <w:b/>
      <w:bCs/>
      <w:color w:val="000000" w:themeColor="text1"/>
      <w:szCs w:val="28"/>
    </w:rPr>
  </w:style>
  <w:style w:type="character" w:customStyle="1" w:styleId="Heading4Char">
    <w:name w:val="Heading 4 Char"/>
    <w:basedOn w:val="DefaultParagraphFont"/>
    <w:link w:val="Heading4"/>
    <w:uiPriority w:val="9"/>
    <w:rsid w:val="00392F24"/>
    <w:rPr>
      <w:rFonts w:eastAsiaTheme="majorEastAsia" w:cstheme="majorBidi"/>
      <w:b/>
      <w:i/>
      <w:iCs/>
      <w:color w:val="000000" w:themeColor="text1"/>
    </w:rPr>
  </w:style>
  <w:style w:type="paragraph" w:styleId="Caption">
    <w:name w:val="caption"/>
    <w:basedOn w:val="Normal"/>
    <w:next w:val="Normal"/>
    <w:autoRedefine/>
    <w:uiPriority w:val="35"/>
    <w:unhideWhenUsed/>
    <w:qFormat/>
    <w:rsid w:val="00884AC7"/>
    <w:pPr>
      <w:jc w:val="both"/>
    </w:pPr>
    <w:rPr>
      <w:iCs/>
      <w:color w:val="000000" w:themeColor="text1"/>
      <w:sz w:val="22"/>
      <w:szCs w:val="18"/>
    </w:rPr>
  </w:style>
  <w:style w:type="character" w:customStyle="1" w:styleId="Heading5Char">
    <w:name w:val="Heading 5 Char"/>
    <w:basedOn w:val="DefaultParagraphFont"/>
    <w:link w:val="Heading5"/>
    <w:uiPriority w:val="9"/>
    <w:semiHidden/>
    <w:rsid w:val="00D96B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96B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6B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6B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6B4C"/>
    <w:rPr>
      <w:rFonts w:eastAsiaTheme="majorEastAsia" w:cstheme="majorBidi"/>
      <w:color w:val="272727" w:themeColor="text1" w:themeTint="D8"/>
    </w:rPr>
  </w:style>
  <w:style w:type="paragraph" w:styleId="Subtitle">
    <w:name w:val="Subtitle"/>
    <w:basedOn w:val="Normal"/>
    <w:next w:val="Normal"/>
    <w:link w:val="SubtitleChar"/>
    <w:uiPriority w:val="11"/>
    <w:qFormat/>
    <w:rsid w:val="00D96B4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6B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6B4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96B4C"/>
    <w:rPr>
      <w:rFonts w:ascii="Arial" w:hAnsi="Arial"/>
      <w:i/>
      <w:iCs/>
      <w:color w:val="404040" w:themeColor="text1" w:themeTint="BF"/>
    </w:rPr>
  </w:style>
  <w:style w:type="paragraph" w:styleId="ListParagraph">
    <w:name w:val="List Paragraph"/>
    <w:basedOn w:val="Normal"/>
    <w:uiPriority w:val="34"/>
    <w:qFormat/>
    <w:rsid w:val="00D96B4C"/>
    <w:pPr>
      <w:ind w:left="720"/>
      <w:contextualSpacing/>
    </w:pPr>
  </w:style>
  <w:style w:type="character" w:styleId="IntenseEmphasis">
    <w:name w:val="Intense Emphasis"/>
    <w:basedOn w:val="DefaultParagraphFont"/>
    <w:uiPriority w:val="21"/>
    <w:qFormat/>
    <w:rsid w:val="00D96B4C"/>
    <w:rPr>
      <w:i/>
      <w:iCs/>
      <w:color w:val="0F4761" w:themeColor="accent1" w:themeShade="BF"/>
    </w:rPr>
  </w:style>
  <w:style w:type="paragraph" w:styleId="IntenseQuote">
    <w:name w:val="Intense Quote"/>
    <w:basedOn w:val="Normal"/>
    <w:next w:val="Normal"/>
    <w:link w:val="IntenseQuoteChar"/>
    <w:uiPriority w:val="30"/>
    <w:qFormat/>
    <w:rsid w:val="00D96B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96B4C"/>
    <w:rPr>
      <w:rFonts w:ascii="Arial" w:hAnsi="Arial"/>
      <w:i/>
      <w:iCs/>
      <w:color w:val="0F4761" w:themeColor="accent1" w:themeShade="BF"/>
    </w:rPr>
  </w:style>
  <w:style w:type="character" w:styleId="IntenseReference">
    <w:name w:val="Intense Reference"/>
    <w:basedOn w:val="DefaultParagraphFont"/>
    <w:uiPriority w:val="32"/>
    <w:qFormat/>
    <w:rsid w:val="00D96B4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1266BD"/>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1266BD"/>
    <w:rPr>
      <w:rFonts w:ascii="Arial" w:hAnsi="Arial" w:cs="Arial"/>
      <w:lang w:val="en-US"/>
    </w:rPr>
  </w:style>
  <w:style w:type="paragraph" w:customStyle="1" w:styleId="EndNoteBibliography">
    <w:name w:val="EndNote Bibliography"/>
    <w:basedOn w:val="Normal"/>
    <w:link w:val="EndNoteBibliographyChar"/>
    <w:rsid w:val="001266BD"/>
    <w:pPr>
      <w:spacing w:line="240" w:lineRule="auto"/>
      <w:jc w:val="both"/>
    </w:pPr>
    <w:rPr>
      <w:rFonts w:cs="Arial"/>
      <w:lang w:val="en-US"/>
    </w:rPr>
  </w:style>
  <w:style w:type="character" w:customStyle="1" w:styleId="EndNoteBibliographyChar">
    <w:name w:val="EndNote Bibliography Char"/>
    <w:basedOn w:val="DefaultParagraphFont"/>
    <w:link w:val="EndNoteBibliography"/>
    <w:rsid w:val="001266BD"/>
    <w:rPr>
      <w:rFonts w:ascii="Arial" w:hAnsi="Arial" w:cs="Arial"/>
      <w:lang w:val="en-US"/>
    </w:rPr>
  </w:style>
  <w:style w:type="character" w:styleId="Hyperlink">
    <w:name w:val="Hyperlink"/>
    <w:basedOn w:val="DefaultParagraphFont"/>
    <w:uiPriority w:val="99"/>
    <w:unhideWhenUsed/>
    <w:rsid w:val="006367E6"/>
    <w:rPr>
      <w:color w:val="467886" w:themeColor="hyperlink"/>
      <w:u w:val="single"/>
    </w:rPr>
  </w:style>
  <w:style w:type="character" w:styleId="UnresolvedMention">
    <w:name w:val="Unresolved Mention"/>
    <w:basedOn w:val="DefaultParagraphFont"/>
    <w:uiPriority w:val="99"/>
    <w:semiHidden/>
    <w:unhideWhenUsed/>
    <w:rsid w:val="006367E6"/>
    <w:rPr>
      <w:color w:val="605E5C"/>
      <w:shd w:val="clear" w:color="auto" w:fill="E1DFDD"/>
    </w:rPr>
  </w:style>
  <w:style w:type="table" w:styleId="TableGrid">
    <w:name w:val="Table Grid"/>
    <w:basedOn w:val="TableNormal"/>
    <w:uiPriority w:val="39"/>
    <w:rsid w:val="004932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20887"/>
    <w:rPr>
      <w:sz w:val="16"/>
      <w:szCs w:val="16"/>
    </w:rPr>
  </w:style>
  <w:style w:type="paragraph" w:styleId="CommentText">
    <w:name w:val="annotation text"/>
    <w:basedOn w:val="Normal"/>
    <w:link w:val="CommentTextChar"/>
    <w:uiPriority w:val="99"/>
    <w:semiHidden/>
    <w:unhideWhenUsed/>
    <w:rsid w:val="00B20887"/>
    <w:pPr>
      <w:spacing w:line="240" w:lineRule="auto"/>
    </w:pPr>
    <w:rPr>
      <w:sz w:val="20"/>
      <w:szCs w:val="20"/>
    </w:rPr>
  </w:style>
  <w:style w:type="character" w:customStyle="1" w:styleId="CommentTextChar">
    <w:name w:val="Comment Text Char"/>
    <w:basedOn w:val="DefaultParagraphFont"/>
    <w:link w:val="CommentText"/>
    <w:uiPriority w:val="99"/>
    <w:semiHidden/>
    <w:rsid w:val="00B2088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20887"/>
    <w:rPr>
      <w:b/>
      <w:bCs/>
    </w:rPr>
  </w:style>
  <w:style w:type="character" w:customStyle="1" w:styleId="CommentSubjectChar">
    <w:name w:val="Comment Subject Char"/>
    <w:basedOn w:val="CommentTextChar"/>
    <w:link w:val="CommentSubject"/>
    <w:uiPriority w:val="99"/>
    <w:semiHidden/>
    <w:rsid w:val="00B20887"/>
    <w:rPr>
      <w:rFonts w:ascii="Arial" w:hAnsi="Arial"/>
      <w:b/>
      <w:bCs/>
      <w:sz w:val="20"/>
      <w:szCs w:val="20"/>
    </w:rPr>
  </w:style>
  <w:style w:type="paragraph" w:styleId="Revision">
    <w:name w:val="Revision"/>
    <w:hidden/>
    <w:uiPriority w:val="99"/>
    <w:semiHidden/>
    <w:rsid w:val="00303208"/>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ashh.org/resources/18/ngu_201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odile.harrison@ndph.ox.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nastasia.unitt@ndph.ox.ac.uk" TargetMode="External"/><Relationship Id="rId11" Type="http://schemas.openxmlformats.org/officeDocument/2006/relationships/hyperlink" Target="https://www.ox.ac.uk/research/support-researchers/research-practice/policy-generative-ai-research" TargetMode="External"/><Relationship Id="rId5" Type="http://schemas.openxmlformats.org/officeDocument/2006/relationships/hyperlink" Target="mailto:made.krisna@ndph.ox.ac.uk" TargetMode="External"/><Relationship Id="rId10" Type="http://schemas.openxmlformats.org/officeDocument/2006/relationships/hyperlink" Target="https://cks.nice.org.uk/topics/urethritis-male/" TargetMode="External"/><Relationship Id="rId4" Type="http://schemas.openxmlformats.org/officeDocument/2006/relationships/webSettings" Target="webSettings.xml"/><Relationship Id="rId9" Type="http://schemas.openxmlformats.org/officeDocument/2006/relationships/hyperlink" Target="https://cks.nice.org.uk/topics/vaginal-dischar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4925</Words>
  <Characters>2807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Krisna</dc:creator>
  <cp:keywords/>
  <dc:description/>
  <cp:lastModifiedBy>Made Krisna</cp:lastModifiedBy>
  <cp:revision>3</cp:revision>
  <dcterms:created xsi:type="dcterms:W3CDTF">2026-01-16T13:41:00Z</dcterms:created>
  <dcterms:modified xsi:type="dcterms:W3CDTF">2026-01-16T13:42:00Z</dcterms:modified>
</cp:coreProperties>
</file>